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4688829"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59264" behindDoc="1" locked="0" layoutInCell="1" allowOverlap="1" wp14:anchorId="4CFB4158" wp14:editId="102C57CA">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752F368" id="Straight Connector 37" o:spid="_x0000_s1026" style="position:absolute;z-index:-251657216;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8240" behindDoc="0" locked="0" layoutInCell="1" allowOverlap="1" wp14:anchorId="3E9C377F" wp14:editId="1030882C">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0E4493" w:rsidRDefault="000E449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0E4493" w:rsidRDefault="000E449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8240;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0E4493" w:rsidRDefault="000E449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0E4493" w:rsidRDefault="000E449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0E449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0288" behindDoc="0" locked="0" layoutInCell="1" allowOverlap="1" wp14:anchorId="11B3C068" wp14:editId="30E4C4C5">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0E4493"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0E4493" w:rsidRPr="00DD24C9" w:rsidRDefault="000E449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0E4493" w:rsidRPr="00DD24C9" w:rsidRDefault="000E449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0E4493" w:rsidRPr="00DD24C9"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0E4493" w:rsidRDefault="000E449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0E4493" w:rsidRDefault="000E4493">
                            <w:pPr>
                              <w:pStyle w:val="NoSpacing"/>
                              <w:rPr>
                                <w:i/>
                                <w:color w:val="262626" w:themeColor="text1" w:themeTint="D9"/>
                                <w:sz w:val="32"/>
                                <w:szCs w:val="32"/>
                                <w:lang w:val="en-GB"/>
                              </w:rPr>
                            </w:pPr>
                          </w:p>
                          <w:p w14:paraId="0C602092" w14:textId="77777777" w:rsidR="000E4493" w:rsidRPr="00E778AB" w:rsidRDefault="000E449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0E4493" w:rsidRPr="00DD24C9" w:rsidRDefault="000E449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0288;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0E4493"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0E4493" w:rsidRPr="00DD24C9" w:rsidRDefault="000E449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0E4493" w:rsidRPr="00DD24C9" w:rsidRDefault="000E449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0E4493" w:rsidRPr="00DD24C9" w:rsidRDefault="000E449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0E4493" w:rsidRDefault="000E449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0E4493" w:rsidRDefault="000E4493">
                      <w:pPr>
                        <w:pStyle w:val="NoSpacing"/>
                        <w:rPr>
                          <w:i/>
                          <w:color w:val="262626" w:themeColor="text1" w:themeTint="D9"/>
                          <w:sz w:val="32"/>
                          <w:szCs w:val="32"/>
                          <w:lang w:val="en-GB"/>
                        </w:rPr>
                      </w:pPr>
                    </w:p>
                    <w:p w14:paraId="0C602092" w14:textId="77777777" w:rsidR="000E4493" w:rsidRPr="00E778AB" w:rsidRDefault="000E449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0E4493" w:rsidRPr="00DD24C9" w:rsidRDefault="000E449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Pr="00A003EC" w:rsidRDefault="00675FD3" w:rsidP="00A003EC">
      <w:pPr>
        <w:rPr>
          <w:b/>
          <w:sz w:val="32"/>
          <w:szCs w:val="32"/>
        </w:rPr>
      </w:pPr>
      <w:r w:rsidRPr="00A003EC">
        <w:rPr>
          <w:b/>
          <w:sz w:val="32"/>
          <w:szCs w:val="32"/>
        </w:rPr>
        <w:lastRenderedPageBreak/>
        <w:t>Abstract</w:t>
      </w:r>
    </w:p>
    <w:p w14:paraId="494275BC" w14:textId="77777777" w:rsidR="00675FD3" w:rsidRPr="00D05CE3" w:rsidRDefault="00675FD3" w:rsidP="00675FD3"/>
    <w:p w14:paraId="15AB8856" w14:textId="1A57D319"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364A2027" w14:textId="54C0493D" w:rsidR="00C935D0" w:rsidRDefault="00C935D0">
      <w:r>
        <w:br w:type="page"/>
      </w:r>
    </w:p>
    <w:p w14:paraId="57D61C7F" w14:textId="51A503C2" w:rsidR="001263C6" w:rsidRPr="00C935D0" w:rsidRDefault="001263C6" w:rsidP="00C935D0">
      <w:pPr>
        <w:rPr>
          <w:b/>
          <w:sz w:val="32"/>
          <w:szCs w:val="32"/>
        </w:rPr>
      </w:pPr>
      <w:r w:rsidRPr="00C935D0">
        <w:rPr>
          <w:b/>
          <w:sz w:val="32"/>
          <w:szCs w:val="32"/>
        </w:rPr>
        <w:lastRenderedPageBreak/>
        <w:t>Acknowledgements</w:t>
      </w:r>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2110DB76" w:rsidR="00501817" w:rsidRDefault="00501817" w:rsidP="00675FD3">
      <w:r>
        <w:t>I am grateful to Dr Martyn Harris for his help and encouragement when exploring this project and its potential integration with Samtla.</w:t>
      </w:r>
      <w:r w:rsidR="008F1B1B">
        <w:t xml:space="preserve"> Petar Konovski</w:t>
      </w:r>
      <w:r w:rsidR="00847408">
        <w:t xml:space="preserve"> and Phil Gregg</w:t>
      </w:r>
      <w:r w:rsidR="008F1B1B">
        <w:t>’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0A935161" w:rsidR="00F72C77" w:rsidRDefault="00962221" w:rsidP="00675FD3">
      <w:r>
        <w:t>I give thanks for everyone who prayed for me as I finished this thesis, in particular Rev’d Vanessa Conant and the staff of the Parish of Walthamstow.</w:t>
      </w:r>
      <w:r w:rsidR="00096B6E">
        <w:t xml:space="preserve"> Finally,</w:t>
      </w:r>
      <w:r w:rsidR="005848ED">
        <w:t xml:space="preserve"> I would like to thank my wife Lydia for all her help throughout this Master’s programme, while she worked on her own Master’s and continued to support so many people.</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505A1BE" w:rsidR="00416B70" w:rsidRDefault="00416B70" w:rsidP="00C935D0">
      <w:pPr>
        <w:rPr>
          <w:b/>
          <w:sz w:val="32"/>
          <w:szCs w:val="32"/>
        </w:rPr>
      </w:pPr>
      <w:r w:rsidRPr="00C935D0">
        <w:rPr>
          <w:b/>
          <w:sz w:val="32"/>
          <w:szCs w:val="32"/>
        </w:rPr>
        <w:lastRenderedPageBreak/>
        <w:t>List</w:t>
      </w:r>
      <w:r w:rsidR="00C068B4" w:rsidRPr="00C935D0">
        <w:rPr>
          <w:b/>
          <w:sz w:val="32"/>
          <w:szCs w:val="32"/>
        </w:rPr>
        <w:t>s</w:t>
      </w:r>
      <w:r w:rsidRPr="00C935D0">
        <w:rPr>
          <w:b/>
          <w:sz w:val="32"/>
          <w:szCs w:val="32"/>
        </w:rPr>
        <w:t xml:space="preserve"> of figu</w:t>
      </w:r>
      <w:r w:rsidR="007779CF" w:rsidRPr="00C935D0">
        <w:rPr>
          <w:b/>
          <w:sz w:val="32"/>
          <w:szCs w:val="32"/>
        </w:rPr>
        <w:t>res, tables and code snippets</w:t>
      </w:r>
    </w:p>
    <w:p w14:paraId="641ACAC4" w14:textId="77777777" w:rsidR="00C935D0" w:rsidRPr="00C935D0" w:rsidRDefault="00C935D0" w:rsidP="00C935D0">
      <w:pPr>
        <w:rPr>
          <w:b/>
          <w:sz w:val="32"/>
          <w:szCs w:val="32"/>
        </w:rPr>
      </w:pPr>
    </w:p>
    <w:p w14:paraId="5DECA35E" w14:textId="3A910B19" w:rsidR="00C068B4" w:rsidRPr="00C935D0" w:rsidRDefault="00C068B4" w:rsidP="00C935D0">
      <w:pPr>
        <w:rPr>
          <w:b/>
        </w:rPr>
      </w:pPr>
      <w:r w:rsidRPr="00C935D0">
        <w:rPr>
          <w:b/>
        </w:rPr>
        <w:t>Figures</w:t>
      </w:r>
    </w:p>
    <w:p w14:paraId="39151DE0" w14:textId="5B26B453" w:rsidR="002C6533"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4688784" w:history="1">
        <w:r w:rsidR="002C6533" w:rsidRPr="008F5B8A">
          <w:rPr>
            <w:rStyle w:val="Hyperlink"/>
            <w:noProof/>
          </w:rPr>
          <w:t>Figure 1 Actual time spent on each work package of project</w:t>
        </w:r>
        <w:r w:rsidR="002C6533">
          <w:rPr>
            <w:noProof/>
            <w:webHidden/>
          </w:rPr>
          <w:tab/>
        </w:r>
        <w:r w:rsidR="002C6533">
          <w:rPr>
            <w:noProof/>
            <w:webHidden/>
          </w:rPr>
          <w:fldChar w:fldCharType="begin"/>
        </w:r>
        <w:r w:rsidR="002C6533">
          <w:rPr>
            <w:noProof/>
            <w:webHidden/>
          </w:rPr>
          <w:instrText xml:space="preserve"> PAGEREF _Toc524688784 \h </w:instrText>
        </w:r>
        <w:r w:rsidR="002C6533">
          <w:rPr>
            <w:noProof/>
            <w:webHidden/>
          </w:rPr>
        </w:r>
        <w:r w:rsidR="002C6533">
          <w:rPr>
            <w:noProof/>
            <w:webHidden/>
          </w:rPr>
          <w:fldChar w:fldCharType="separate"/>
        </w:r>
        <w:r w:rsidR="002C6533">
          <w:rPr>
            <w:noProof/>
            <w:webHidden/>
          </w:rPr>
          <w:t>11</w:t>
        </w:r>
        <w:r w:rsidR="002C6533">
          <w:rPr>
            <w:noProof/>
            <w:webHidden/>
          </w:rPr>
          <w:fldChar w:fldCharType="end"/>
        </w:r>
      </w:hyperlink>
    </w:p>
    <w:p w14:paraId="7A27EA52" w14:textId="218C6916" w:rsidR="002C6533" w:rsidRDefault="002C6533">
      <w:pPr>
        <w:pStyle w:val="TableofFigures"/>
        <w:tabs>
          <w:tab w:val="right" w:leader="dot" w:pos="9010"/>
        </w:tabs>
        <w:rPr>
          <w:noProof/>
        </w:rPr>
      </w:pPr>
      <w:hyperlink w:anchor="_Toc524688785" w:history="1">
        <w:r w:rsidRPr="008F5B8A">
          <w:rPr>
            <w:rStyle w:val="Hyperlink"/>
            <w:noProof/>
          </w:rPr>
          <w:t>Figure 2 pipeline data processing model</w:t>
        </w:r>
        <w:r>
          <w:rPr>
            <w:noProof/>
            <w:webHidden/>
          </w:rPr>
          <w:tab/>
        </w:r>
        <w:r>
          <w:rPr>
            <w:noProof/>
            <w:webHidden/>
          </w:rPr>
          <w:fldChar w:fldCharType="begin"/>
        </w:r>
        <w:r>
          <w:rPr>
            <w:noProof/>
            <w:webHidden/>
          </w:rPr>
          <w:instrText xml:space="preserve"> PAGEREF _Toc524688785 \h </w:instrText>
        </w:r>
        <w:r>
          <w:rPr>
            <w:noProof/>
            <w:webHidden/>
          </w:rPr>
        </w:r>
        <w:r>
          <w:rPr>
            <w:noProof/>
            <w:webHidden/>
          </w:rPr>
          <w:fldChar w:fldCharType="separate"/>
        </w:r>
        <w:r>
          <w:rPr>
            <w:noProof/>
            <w:webHidden/>
          </w:rPr>
          <w:t>14</w:t>
        </w:r>
        <w:r>
          <w:rPr>
            <w:noProof/>
            <w:webHidden/>
          </w:rPr>
          <w:fldChar w:fldCharType="end"/>
        </w:r>
      </w:hyperlink>
    </w:p>
    <w:p w14:paraId="685544B9" w14:textId="6A02CF52" w:rsidR="002C6533" w:rsidRDefault="002C6533">
      <w:pPr>
        <w:pStyle w:val="TableofFigures"/>
        <w:tabs>
          <w:tab w:val="right" w:leader="dot" w:pos="9010"/>
        </w:tabs>
        <w:rPr>
          <w:noProof/>
        </w:rPr>
      </w:pPr>
      <w:hyperlink w:anchor="_Toc524688786" w:history="1">
        <w:r w:rsidRPr="008F5B8A">
          <w:rPr>
            <w:rStyle w:val="Hyperlink"/>
            <w:noProof/>
          </w:rPr>
          <w:t>Figure 3 chunking process</w:t>
        </w:r>
        <w:r>
          <w:rPr>
            <w:noProof/>
            <w:webHidden/>
          </w:rPr>
          <w:tab/>
        </w:r>
        <w:r>
          <w:rPr>
            <w:noProof/>
            <w:webHidden/>
          </w:rPr>
          <w:fldChar w:fldCharType="begin"/>
        </w:r>
        <w:r>
          <w:rPr>
            <w:noProof/>
            <w:webHidden/>
          </w:rPr>
          <w:instrText xml:space="preserve"> PAGEREF _Toc524688786 \h </w:instrText>
        </w:r>
        <w:r>
          <w:rPr>
            <w:noProof/>
            <w:webHidden/>
          </w:rPr>
        </w:r>
        <w:r>
          <w:rPr>
            <w:noProof/>
            <w:webHidden/>
          </w:rPr>
          <w:fldChar w:fldCharType="separate"/>
        </w:r>
        <w:r>
          <w:rPr>
            <w:noProof/>
            <w:webHidden/>
          </w:rPr>
          <w:t>18</w:t>
        </w:r>
        <w:r>
          <w:rPr>
            <w:noProof/>
            <w:webHidden/>
          </w:rPr>
          <w:fldChar w:fldCharType="end"/>
        </w:r>
      </w:hyperlink>
    </w:p>
    <w:p w14:paraId="2A3A4DA4" w14:textId="79FE04FF" w:rsidR="002C6533" w:rsidRDefault="002C6533">
      <w:pPr>
        <w:pStyle w:val="TableofFigures"/>
        <w:tabs>
          <w:tab w:val="right" w:leader="dot" w:pos="9010"/>
        </w:tabs>
        <w:rPr>
          <w:noProof/>
        </w:rPr>
      </w:pPr>
      <w:hyperlink w:anchor="_Toc524688787" w:history="1">
        <w:r w:rsidRPr="008F5B8A">
          <w:rPr>
            <w:rStyle w:val="Hyperlink"/>
            <w:noProof/>
          </w:rPr>
          <w:t>Figure 4 Interpolation algorithm</w:t>
        </w:r>
        <w:r>
          <w:rPr>
            <w:noProof/>
            <w:webHidden/>
          </w:rPr>
          <w:tab/>
        </w:r>
        <w:r>
          <w:rPr>
            <w:noProof/>
            <w:webHidden/>
          </w:rPr>
          <w:fldChar w:fldCharType="begin"/>
        </w:r>
        <w:r>
          <w:rPr>
            <w:noProof/>
            <w:webHidden/>
          </w:rPr>
          <w:instrText xml:space="preserve"> PAGEREF _Toc524688787 \h </w:instrText>
        </w:r>
        <w:r>
          <w:rPr>
            <w:noProof/>
            <w:webHidden/>
          </w:rPr>
        </w:r>
        <w:r>
          <w:rPr>
            <w:noProof/>
            <w:webHidden/>
          </w:rPr>
          <w:fldChar w:fldCharType="separate"/>
        </w:r>
        <w:r>
          <w:rPr>
            <w:noProof/>
            <w:webHidden/>
          </w:rPr>
          <w:t>20</w:t>
        </w:r>
        <w:r>
          <w:rPr>
            <w:noProof/>
            <w:webHidden/>
          </w:rPr>
          <w:fldChar w:fldCharType="end"/>
        </w:r>
      </w:hyperlink>
    </w:p>
    <w:p w14:paraId="19C15DA7" w14:textId="047A7985" w:rsidR="002C6533" w:rsidRDefault="002C6533">
      <w:pPr>
        <w:pStyle w:val="TableofFigures"/>
        <w:tabs>
          <w:tab w:val="right" w:leader="dot" w:pos="9010"/>
        </w:tabs>
        <w:rPr>
          <w:noProof/>
        </w:rPr>
      </w:pPr>
      <w:hyperlink w:anchor="_Toc524688788" w:history="1">
        <w:r w:rsidRPr="008F5B8A">
          <w:rPr>
            <w:rStyle w:val="Hyperlink"/>
            <w:noProof/>
          </w:rPr>
          <w:t>Figure 5 Hansard debate, XML format</w:t>
        </w:r>
        <w:r>
          <w:rPr>
            <w:noProof/>
            <w:webHidden/>
          </w:rPr>
          <w:tab/>
        </w:r>
        <w:r>
          <w:rPr>
            <w:noProof/>
            <w:webHidden/>
          </w:rPr>
          <w:fldChar w:fldCharType="begin"/>
        </w:r>
        <w:r>
          <w:rPr>
            <w:noProof/>
            <w:webHidden/>
          </w:rPr>
          <w:instrText xml:space="preserve"> PAGEREF _Toc524688788 \h </w:instrText>
        </w:r>
        <w:r>
          <w:rPr>
            <w:noProof/>
            <w:webHidden/>
          </w:rPr>
        </w:r>
        <w:r>
          <w:rPr>
            <w:noProof/>
            <w:webHidden/>
          </w:rPr>
          <w:fldChar w:fldCharType="separate"/>
        </w:r>
        <w:r>
          <w:rPr>
            <w:noProof/>
            <w:webHidden/>
          </w:rPr>
          <w:t>27</w:t>
        </w:r>
        <w:r>
          <w:rPr>
            <w:noProof/>
            <w:webHidden/>
          </w:rPr>
          <w:fldChar w:fldCharType="end"/>
        </w:r>
      </w:hyperlink>
    </w:p>
    <w:p w14:paraId="2A3297AD" w14:textId="2406B5B8" w:rsidR="002C6533" w:rsidRDefault="002C6533">
      <w:pPr>
        <w:pStyle w:val="TableofFigures"/>
        <w:tabs>
          <w:tab w:val="right" w:leader="dot" w:pos="9010"/>
        </w:tabs>
        <w:rPr>
          <w:noProof/>
        </w:rPr>
      </w:pPr>
      <w:hyperlink w:anchor="_Toc524688789" w:history="1">
        <w:r w:rsidRPr="008F5B8A">
          <w:rPr>
            <w:rStyle w:val="Hyperlink"/>
            <w:noProof/>
          </w:rPr>
          <w:t>Figure 6 Hansard debate, processed TXT format</w:t>
        </w:r>
        <w:r>
          <w:rPr>
            <w:noProof/>
            <w:webHidden/>
          </w:rPr>
          <w:tab/>
        </w:r>
        <w:r>
          <w:rPr>
            <w:noProof/>
            <w:webHidden/>
          </w:rPr>
          <w:fldChar w:fldCharType="begin"/>
        </w:r>
        <w:r>
          <w:rPr>
            <w:noProof/>
            <w:webHidden/>
          </w:rPr>
          <w:instrText xml:space="preserve"> PAGEREF _Toc524688789 \h </w:instrText>
        </w:r>
        <w:r>
          <w:rPr>
            <w:noProof/>
            <w:webHidden/>
          </w:rPr>
        </w:r>
        <w:r>
          <w:rPr>
            <w:noProof/>
            <w:webHidden/>
          </w:rPr>
          <w:fldChar w:fldCharType="separate"/>
        </w:r>
        <w:r>
          <w:rPr>
            <w:noProof/>
            <w:webHidden/>
          </w:rPr>
          <w:t>27</w:t>
        </w:r>
        <w:r>
          <w:rPr>
            <w:noProof/>
            <w:webHidden/>
          </w:rPr>
          <w:fldChar w:fldCharType="end"/>
        </w:r>
      </w:hyperlink>
    </w:p>
    <w:p w14:paraId="71F190AD" w14:textId="01F726FB" w:rsidR="002C6533" w:rsidRDefault="002C6533">
      <w:pPr>
        <w:pStyle w:val="TableofFigures"/>
        <w:tabs>
          <w:tab w:val="right" w:leader="dot" w:pos="9010"/>
        </w:tabs>
        <w:rPr>
          <w:noProof/>
        </w:rPr>
      </w:pPr>
      <w:hyperlink w:anchor="_Toc524688790" w:history="1">
        <w:r w:rsidRPr="008F5B8A">
          <w:rPr>
            <w:rStyle w:val="Hyperlink"/>
            <w:noProof/>
          </w:rPr>
          <w:t>Figure 7 Mini dataset accuracy</w:t>
        </w:r>
        <w:r>
          <w:rPr>
            <w:noProof/>
            <w:webHidden/>
          </w:rPr>
          <w:tab/>
        </w:r>
        <w:r>
          <w:rPr>
            <w:noProof/>
            <w:webHidden/>
          </w:rPr>
          <w:fldChar w:fldCharType="begin"/>
        </w:r>
        <w:r>
          <w:rPr>
            <w:noProof/>
            <w:webHidden/>
          </w:rPr>
          <w:instrText xml:space="preserve"> PAGEREF _Toc524688790 \h </w:instrText>
        </w:r>
        <w:r>
          <w:rPr>
            <w:noProof/>
            <w:webHidden/>
          </w:rPr>
        </w:r>
        <w:r>
          <w:rPr>
            <w:noProof/>
            <w:webHidden/>
          </w:rPr>
          <w:fldChar w:fldCharType="separate"/>
        </w:r>
        <w:r>
          <w:rPr>
            <w:noProof/>
            <w:webHidden/>
          </w:rPr>
          <w:t>30</w:t>
        </w:r>
        <w:r>
          <w:rPr>
            <w:noProof/>
            <w:webHidden/>
          </w:rPr>
          <w:fldChar w:fldCharType="end"/>
        </w:r>
      </w:hyperlink>
    </w:p>
    <w:p w14:paraId="5B482BF7" w14:textId="4F8B918E" w:rsidR="002C6533" w:rsidRDefault="002C6533">
      <w:pPr>
        <w:pStyle w:val="TableofFigures"/>
        <w:tabs>
          <w:tab w:val="right" w:leader="dot" w:pos="9010"/>
        </w:tabs>
        <w:rPr>
          <w:noProof/>
        </w:rPr>
      </w:pPr>
      <w:hyperlink w:anchor="_Toc524688791" w:history="1">
        <w:r w:rsidRPr="008F5B8A">
          <w:rPr>
            <w:rStyle w:val="Hyperlink"/>
            <w:noProof/>
          </w:rPr>
          <w:t>Figure 8 Mini dataset loss</w:t>
        </w:r>
        <w:r>
          <w:rPr>
            <w:noProof/>
            <w:webHidden/>
          </w:rPr>
          <w:tab/>
        </w:r>
        <w:r>
          <w:rPr>
            <w:noProof/>
            <w:webHidden/>
          </w:rPr>
          <w:fldChar w:fldCharType="begin"/>
        </w:r>
        <w:r>
          <w:rPr>
            <w:noProof/>
            <w:webHidden/>
          </w:rPr>
          <w:instrText xml:space="preserve"> PAGEREF _Toc524688791 \h </w:instrText>
        </w:r>
        <w:r>
          <w:rPr>
            <w:noProof/>
            <w:webHidden/>
          </w:rPr>
        </w:r>
        <w:r>
          <w:rPr>
            <w:noProof/>
            <w:webHidden/>
          </w:rPr>
          <w:fldChar w:fldCharType="separate"/>
        </w:r>
        <w:r>
          <w:rPr>
            <w:noProof/>
            <w:webHidden/>
          </w:rPr>
          <w:t>30</w:t>
        </w:r>
        <w:r>
          <w:rPr>
            <w:noProof/>
            <w:webHidden/>
          </w:rPr>
          <w:fldChar w:fldCharType="end"/>
        </w:r>
      </w:hyperlink>
    </w:p>
    <w:p w14:paraId="7ACB8AF4" w14:textId="27B0A4A0" w:rsidR="002C6533" w:rsidRDefault="002C6533">
      <w:pPr>
        <w:pStyle w:val="TableofFigures"/>
        <w:tabs>
          <w:tab w:val="right" w:leader="dot" w:pos="9010"/>
        </w:tabs>
        <w:rPr>
          <w:noProof/>
        </w:rPr>
      </w:pPr>
      <w:hyperlink w:anchor="_Toc524688792" w:history="1">
        <w:r w:rsidRPr="008F5B8A">
          <w:rPr>
            <w:rStyle w:val="Hyperlink"/>
            <w:noProof/>
          </w:rPr>
          <w:t>Figure 9 Mini dataset non-null label accuracy</w:t>
        </w:r>
        <w:r>
          <w:rPr>
            <w:noProof/>
            <w:webHidden/>
          </w:rPr>
          <w:tab/>
        </w:r>
        <w:r>
          <w:rPr>
            <w:noProof/>
            <w:webHidden/>
          </w:rPr>
          <w:fldChar w:fldCharType="begin"/>
        </w:r>
        <w:r>
          <w:rPr>
            <w:noProof/>
            <w:webHidden/>
          </w:rPr>
          <w:instrText xml:space="preserve"> PAGEREF _Toc524688792 \h </w:instrText>
        </w:r>
        <w:r>
          <w:rPr>
            <w:noProof/>
            <w:webHidden/>
          </w:rPr>
        </w:r>
        <w:r>
          <w:rPr>
            <w:noProof/>
            <w:webHidden/>
          </w:rPr>
          <w:fldChar w:fldCharType="separate"/>
        </w:r>
        <w:r>
          <w:rPr>
            <w:noProof/>
            <w:webHidden/>
          </w:rPr>
          <w:t>30</w:t>
        </w:r>
        <w:r>
          <w:rPr>
            <w:noProof/>
            <w:webHidden/>
          </w:rPr>
          <w:fldChar w:fldCharType="end"/>
        </w:r>
      </w:hyperlink>
    </w:p>
    <w:p w14:paraId="6D9EA5E1" w14:textId="649792DB" w:rsidR="002C6533" w:rsidRDefault="002C6533">
      <w:pPr>
        <w:pStyle w:val="TableofFigures"/>
        <w:tabs>
          <w:tab w:val="right" w:leader="dot" w:pos="9010"/>
        </w:tabs>
        <w:rPr>
          <w:noProof/>
        </w:rPr>
      </w:pPr>
      <w:hyperlink w:anchor="_Toc524688793" w:history="1">
        <w:r w:rsidRPr="008F5B8A">
          <w:rPr>
            <w:rStyle w:val="Hyperlink"/>
            <w:noProof/>
          </w:rPr>
          <w:t>Figure 10 Toy dataset NaN validation accuracy</w:t>
        </w:r>
        <w:r>
          <w:rPr>
            <w:noProof/>
            <w:webHidden/>
          </w:rPr>
          <w:tab/>
        </w:r>
        <w:r>
          <w:rPr>
            <w:noProof/>
            <w:webHidden/>
          </w:rPr>
          <w:fldChar w:fldCharType="begin"/>
        </w:r>
        <w:r>
          <w:rPr>
            <w:noProof/>
            <w:webHidden/>
          </w:rPr>
          <w:instrText xml:space="preserve"> PAGEREF _Toc524688793 \h </w:instrText>
        </w:r>
        <w:r>
          <w:rPr>
            <w:noProof/>
            <w:webHidden/>
          </w:rPr>
        </w:r>
        <w:r>
          <w:rPr>
            <w:noProof/>
            <w:webHidden/>
          </w:rPr>
          <w:fldChar w:fldCharType="separate"/>
        </w:r>
        <w:r>
          <w:rPr>
            <w:noProof/>
            <w:webHidden/>
          </w:rPr>
          <w:t>31</w:t>
        </w:r>
        <w:r>
          <w:rPr>
            <w:noProof/>
            <w:webHidden/>
          </w:rPr>
          <w:fldChar w:fldCharType="end"/>
        </w:r>
      </w:hyperlink>
    </w:p>
    <w:p w14:paraId="7A4E90A9" w14:textId="1814A78C" w:rsidR="002C6533" w:rsidRDefault="002C6533">
      <w:pPr>
        <w:pStyle w:val="TableofFigures"/>
        <w:tabs>
          <w:tab w:val="right" w:leader="dot" w:pos="9010"/>
        </w:tabs>
        <w:rPr>
          <w:noProof/>
        </w:rPr>
      </w:pPr>
      <w:hyperlink w:anchor="_Toc524688794" w:history="1">
        <w:r w:rsidRPr="008F5B8A">
          <w:rPr>
            <w:rStyle w:val="Hyperlink"/>
            <w:noProof/>
          </w:rPr>
          <w:t>Figure 11 Toy dataset NaN validation loss</w:t>
        </w:r>
        <w:r>
          <w:rPr>
            <w:noProof/>
            <w:webHidden/>
          </w:rPr>
          <w:tab/>
        </w:r>
        <w:r>
          <w:rPr>
            <w:noProof/>
            <w:webHidden/>
          </w:rPr>
          <w:fldChar w:fldCharType="begin"/>
        </w:r>
        <w:r>
          <w:rPr>
            <w:noProof/>
            <w:webHidden/>
          </w:rPr>
          <w:instrText xml:space="preserve"> PAGEREF _Toc524688794 \h </w:instrText>
        </w:r>
        <w:r>
          <w:rPr>
            <w:noProof/>
            <w:webHidden/>
          </w:rPr>
        </w:r>
        <w:r>
          <w:rPr>
            <w:noProof/>
            <w:webHidden/>
          </w:rPr>
          <w:fldChar w:fldCharType="separate"/>
        </w:r>
        <w:r>
          <w:rPr>
            <w:noProof/>
            <w:webHidden/>
          </w:rPr>
          <w:t>31</w:t>
        </w:r>
        <w:r>
          <w:rPr>
            <w:noProof/>
            <w:webHidden/>
          </w:rPr>
          <w:fldChar w:fldCharType="end"/>
        </w:r>
      </w:hyperlink>
    </w:p>
    <w:p w14:paraId="3310A133" w14:textId="6A071D67" w:rsidR="002C6533" w:rsidRDefault="002C6533">
      <w:pPr>
        <w:pStyle w:val="TableofFigures"/>
        <w:tabs>
          <w:tab w:val="right" w:leader="dot" w:pos="9010"/>
        </w:tabs>
        <w:rPr>
          <w:noProof/>
        </w:rPr>
      </w:pPr>
      <w:hyperlink w:anchor="_Toc524688795" w:history="1">
        <w:r w:rsidRPr="008F5B8A">
          <w:rPr>
            <w:rStyle w:val="Hyperlink"/>
            <w:noProof/>
          </w:rPr>
          <w:t>Figure 12 Toy Dataset NaN Validation Non-Null Label Accuracy</w:t>
        </w:r>
        <w:r>
          <w:rPr>
            <w:noProof/>
            <w:webHidden/>
          </w:rPr>
          <w:tab/>
        </w:r>
        <w:r>
          <w:rPr>
            <w:noProof/>
            <w:webHidden/>
          </w:rPr>
          <w:fldChar w:fldCharType="begin"/>
        </w:r>
        <w:r>
          <w:rPr>
            <w:noProof/>
            <w:webHidden/>
          </w:rPr>
          <w:instrText xml:space="preserve"> PAGEREF _Toc524688795 \h </w:instrText>
        </w:r>
        <w:r>
          <w:rPr>
            <w:noProof/>
            <w:webHidden/>
          </w:rPr>
        </w:r>
        <w:r>
          <w:rPr>
            <w:noProof/>
            <w:webHidden/>
          </w:rPr>
          <w:fldChar w:fldCharType="separate"/>
        </w:r>
        <w:r>
          <w:rPr>
            <w:noProof/>
            <w:webHidden/>
          </w:rPr>
          <w:t>32</w:t>
        </w:r>
        <w:r>
          <w:rPr>
            <w:noProof/>
            <w:webHidden/>
          </w:rPr>
          <w:fldChar w:fldCharType="end"/>
        </w:r>
      </w:hyperlink>
    </w:p>
    <w:p w14:paraId="2004FA78" w14:textId="0CF5A1FD" w:rsidR="002C6533" w:rsidRDefault="002C6533">
      <w:pPr>
        <w:pStyle w:val="TableofFigures"/>
        <w:tabs>
          <w:tab w:val="right" w:leader="dot" w:pos="9010"/>
        </w:tabs>
        <w:rPr>
          <w:noProof/>
        </w:rPr>
      </w:pPr>
      <w:hyperlink w:anchor="_Toc524688796" w:history="1">
        <w:r w:rsidRPr="008F5B8A">
          <w:rPr>
            <w:rStyle w:val="Hyperlink"/>
            <w:noProof/>
          </w:rPr>
          <w:t>Figure 13 ToyV2 dataset accuracy</w:t>
        </w:r>
        <w:r>
          <w:rPr>
            <w:noProof/>
            <w:webHidden/>
          </w:rPr>
          <w:tab/>
        </w:r>
        <w:r>
          <w:rPr>
            <w:noProof/>
            <w:webHidden/>
          </w:rPr>
          <w:fldChar w:fldCharType="begin"/>
        </w:r>
        <w:r>
          <w:rPr>
            <w:noProof/>
            <w:webHidden/>
          </w:rPr>
          <w:instrText xml:space="preserve"> PAGEREF _Toc524688796 \h </w:instrText>
        </w:r>
        <w:r>
          <w:rPr>
            <w:noProof/>
            <w:webHidden/>
          </w:rPr>
        </w:r>
        <w:r>
          <w:rPr>
            <w:noProof/>
            <w:webHidden/>
          </w:rPr>
          <w:fldChar w:fldCharType="separate"/>
        </w:r>
        <w:r>
          <w:rPr>
            <w:noProof/>
            <w:webHidden/>
          </w:rPr>
          <w:t>33</w:t>
        </w:r>
        <w:r>
          <w:rPr>
            <w:noProof/>
            <w:webHidden/>
          </w:rPr>
          <w:fldChar w:fldCharType="end"/>
        </w:r>
      </w:hyperlink>
    </w:p>
    <w:p w14:paraId="7A09985E" w14:textId="468FDF61" w:rsidR="002C6533" w:rsidRDefault="002C6533">
      <w:pPr>
        <w:pStyle w:val="TableofFigures"/>
        <w:tabs>
          <w:tab w:val="right" w:leader="dot" w:pos="9010"/>
        </w:tabs>
        <w:rPr>
          <w:noProof/>
        </w:rPr>
      </w:pPr>
      <w:hyperlink w:anchor="_Toc524688797" w:history="1">
        <w:r w:rsidRPr="008F5B8A">
          <w:rPr>
            <w:rStyle w:val="Hyperlink"/>
            <w:noProof/>
          </w:rPr>
          <w:t>Figure 14 ToyV2 dataset loss</w:t>
        </w:r>
        <w:r>
          <w:rPr>
            <w:noProof/>
            <w:webHidden/>
          </w:rPr>
          <w:tab/>
        </w:r>
        <w:r>
          <w:rPr>
            <w:noProof/>
            <w:webHidden/>
          </w:rPr>
          <w:fldChar w:fldCharType="begin"/>
        </w:r>
        <w:r>
          <w:rPr>
            <w:noProof/>
            <w:webHidden/>
          </w:rPr>
          <w:instrText xml:space="preserve"> PAGEREF _Toc524688797 \h </w:instrText>
        </w:r>
        <w:r>
          <w:rPr>
            <w:noProof/>
            <w:webHidden/>
          </w:rPr>
        </w:r>
        <w:r>
          <w:rPr>
            <w:noProof/>
            <w:webHidden/>
          </w:rPr>
          <w:fldChar w:fldCharType="separate"/>
        </w:r>
        <w:r>
          <w:rPr>
            <w:noProof/>
            <w:webHidden/>
          </w:rPr>
          <w:t>33</w:t>
        </w:r>
        <w:r>
          <w:rPr>
            <w:noProof/>
            <w:webHidden/>
          </w:rPr>
          <w:fldChar w:fldCharType="end"/>
        </w:r>
      </w:hyperlink>
    </w:p>
    <w:p w14:paraId="5D2758FD" w14:textId="48F6416E" w:rsidR="002C6533" w:rsidRDefault="002C6533">
      <w:pPr>
        <w:pStyle w:val="TableofFigures"/>
        <w:tabs>
          <w:tab w:val="right" w:leader="dot" w:pos="9010"/>
        </w:tabs>
        <w:rPr>
          <w:noProof/>
        </w:rPr>
      </w:pPr>
      <w:hyperlink w:anchor="_Toc524688798" w:history="1">
        <w:r w:rsidRPr="008F5B8A">
          <w:rPr>
            <w:rStyle w:val="Hyperlink"/>
            <w:noProof/>
          </w:rPr>
          <w:t>Figure 15 ToyV2 dataset non-null label accuracy</w:t>
        </w:r>
        <w:r>
          <w:rPr>
            <w:noProof/>
            <w:webHidden/>
          </w:rPr>
          <w:tab/>
        </w:r>
        <w:r>
          <w:rPr>
            <w:noProof/>
            <w:webHidden/>
          </w:rPr>
          <w:fldChar w:fldCharType="begin"/>
        </w:r>
        <w:r>
          <w:rPr>
            <w:noProof/>
            <w:webHidden/>
          </w:rPr>
          <w:instrText xml:space="preserve"> PAGEREF _Toc524688798 \h </w:instrText>
        </w:r>
        <w:r>
          <w:rPr>
            <w:noProof/>
            <w:webHidden/>
          </w:rPr>
        </w:r>
        <w:r>
          <w:rPr>
            <w:noProof/>
            <w:webHidden/>
          </w:rPr>
          <w:fldChar w:fldCharType="separate"/>
        </w:r>
        <w:r>
          <w:rPr>
            <w:noProof/>
            <w:webHidden/>
          </w:rPr>
          <w:t>33</w:t>
        </w:r>
        <w:r>
          <w:rPr>
            <w:noProof/>
            <w:webHidden/>
          </w:rPr>
          <w:fldChar w:fldCharType="end"/>
        </w:r>
      </w:hyperlink>
    </w:p>
    <w:p w14:paraId="498DD214" w14:textId="5CBD3F64" w:rsidR="002C6533" w:rsidRDefault="002C6533">
      <w:pPr>
        <w:pStyle w:val="TableofFigures"/>
        <w:tabs>
          <w:tab w:val="right" w:leader="dot" w:pos="9010"/>
        </w:tabs>
        <w:rPr>
          <w:noProof/>
        </w:rPr>
      </w:pPr>
      <w:hyperlink w:anchor="_Toc524688799" w:history="1">
        <w:r w:rsidRPr="008F5B8A">
          <w:rPr>
            <w:rStyle w:val="Hyperlink"/>
            <w:noProof/>
          </w:rPr>
          <w:t>Figure 16 ToyV3 dataset accuracy</w:t>
        </w:r>
        <w:r>
          <w:rPr>
            <w:noProof/>
            <w:webHidden/>
          </w:rPr>
          <w:tab/>
        </w:r>
        <w:r>
          <w:rPr>
            <w:noProof/>
            <w:webHidden/>
          </w:rPr>
          <w:fldChar w:fldCharType="begin"/>
        </w:r>
        <w:r>
          <w:rPr>
            <w:noProof/>
            <w:webHidden/>
          </w:rPr>
          <w:instrText xml:space="preserve"> PAGEREF _Toc524688799 \h </w:instrText>
        </w:r>
        <w:r>
          <w:rPr>
            <w:noProof/>
            <w:webHidden/>
          </w:rPr>
        </w:r>
        <w:r>
          <w:rPr>
            <w:noProof/>
            <w:webHidden/>
          </w:rPr>
          <w:fldChar w:fldCharType="separate"/>
        </w:r>
        <w:r>
          <w:rPr>
            <w:noProof/>
            <w:webHidden/>
          </w:rPr>
          <w:t>34</w:t>
        </w:r>
        <w:r>
          <w:rPr>
            <w:noProof/>
            <w:webHidden/>
          </w:rPr>
          <w:fldChar w:fldCharType="end"/>
        </w:r>
      </w:hyperlink>
    </w:p>
    <w:p w14:paraId="60C11FE2" w14:textId="04219B30" w:rsidR="002C6533" w:rsidRDefault="002C6533">
      <w:pPr>
        <w:pStyle w:val="TableofFigures"/>
        <w:tabs>
          <w:tab w:val="right" w:leader="dot" w:pos="9010"/>
        </w:tabs>
        <w:rPr>
          <w:noProof/>
        </w:rPr>
      </w:pPr>
      <w:hyperlink w:anchor="_Toc524688800" w:history="1">
        <w:r w:rsidRPr="008F5B8A">
          <w:rPr>
            <w:rStyle w:val="Hyperlink"/>
            <w:noProof/>
          </w:rPr>
          <w:t>Figure 17 ToyV3 dataset loss</w:t>
        </w:r>
        <w:r>
          <w:rPr>
            <w:noProof/>
            <w:webHidden/>
          </w:rPr>
          <w:tab/>
        </w:r>
        <w:r>
          <w:rPr>
            <w:noProof/>
            <w:webHidden/>
          </w:rPr>
          <w:fldChar w:fldCharType="begin"/>
        </w:r>
        <w:r>
          <w:rPr>
            <w:noProof/>
            <w:webHidden/>
          </w:rPr>
          <w:instrText xml:space="preserve"> PAGEREF _Toc524688800 \h </w:instrText>
        </w:r>
        <w:r>
          <w:rPr>
            <w:noProof/>
            <w:webHidden/>
          </w:rPr>
        </w:r>
        <w:r>
          <w:rPr>
            <w:noProof/>
            <w:webHidden/>
          </w:rPr>
          <w:fldChar w:fldCharType="separate"/>
        </w:r>
        <w:r>
          <w:rPr>
            <w:noProof/>
            <w:webHidden/>
          </w:rPr>
          <w:t>34</w:t>
        </w:r>
        <w:r>
          <w:rPr>
            <w:noProof/>
            <w:webHidden/>
          </w:rPr>
          <w:fldChar w:fldCharType="end"/>
        </w:r>
      </w:hyperlink>
    </w:p>
    <w:p w14:paraId="6BF0FA0A" w14:textId="3331C707" w:rsidR="002C6533" w:rsidRDefault="002C6533">
      <w:pPr>
        <w:pStyle w:val="TableofFigures"/>
        <w:tabs>
          <w:tab w:val="right" w:leader="dot" w:pos="9010"/>
        </w:tabs>
        <w:rPr>
          <w:noProof/>
        </w:rPr>
      </w:pPr>
      <w:hyperlink w:anchor="_Toc524688801" w:history="1">
        <w:r w:rsidRPr="008F5B8A">
          <w:rPr>
            <w:rStyle w:val="Hyperlink"/>
            <w:noProof/>
          </w:rPr>
          <w:t>Figure 18 ToyV3 dataset non-null label accuracy</w:t>
        </w:r>
        <w:r>
          <w:rPr>
            <w:noProof/>
            <w:webHidden/>
          </w:rPr>
          <w:tab/>
        </w:r>
        <w:r>
          <w:rPr>
            <w:noProof/>
            <w:webHidden/>
          </w:rPr>
          <w:fldChar w:fldCharType="begin"/>
        </w:r>
        <w:r>
          <w:rPr>
            <w:noProof/>
            <w:webHidden/>
          </w:rPr>
          <w:instrText xml:space="preserve"> PAGEREF _Toc524688801 \h </w:instrText>
        </w:r>
        <w:r>
          <w:rPr>
            <w:noProof/>
            <w:webHidden/>
          </w:rPr>
        </w:r>
        <w:r>
          <w:rPr>
            <w:noProof/>
            <w:webHidden/>
          </w:rPr>
          <w:fldChar w:fldCharType="separate"/>
        </w:r>
        <w:r>
          <w:rPr>
            <w:noProof/>
            <w:webHidden/>
          </w:rPr>
          <w:t>35</w:t>
        </w:r>
        <w:r>
          <w:rPr>
            <w:noProof/>
            <w:webHidden/>
          </w:rPr>
          <w:fldChar w:fldCharType="end"/>
        </w:r>
      </w:hyperlink>
    </w:p>
    <w:p w14:paraId="16B542C7" w14:textId="6E8FA403" w:rsidR="002C6533" w:rsidRDefault="002C6533">
      <w:pPr>
        <w:pStyle w:val="TableofFigures"/>
        <w:tabs>
          <w:tab w:val="right" w:leader="dot" w:pos="9010"/>
        </w:tabs>
        <w:rPr>
          <w:noProof/>
        </w:rPr>
      </w:pPr>
      <w:hyperlink w:anchor="_Toc524688802" w:history="1">
        <w:r w:rsidRPr="008F5B8A">
          <w:rPr>
            <w:rStyle w:val="Hyperlink"/>
            <w:noProof/>
          </w:rPr>
          <w:t>Figure 19 Example Hansard text before NE annotations - SimpleGUI</w:t>
        </w:r>
        <w:r>
          <w:rPr>
            <w:noProof/>
            <w:webHidden/>
          </w:rPr>
          <w:tab/>
        </w:r>
        <w:r>
          <w:rPr>
            <w:noProof/>
            <w:webHidden/>
          </w:rPr>
          <w:fldChar w:fldCharType="begin"/>
        </w:r>
        <w:r>
          <w:rPr>
            <w:noProof/>
            <w:webHidden/>
          </w:rPr>
          <w:instrText xml:space="preserve"> PAGEREF _Toc524688802 \h </w:instrText>
        </w:r>
        <w:r>
          <w:rPr>
            <w:noProof/>
            <w:webHidden/>
          </w:rPr>
        </w:r>
        <w:r>
          <w:rPr>
            <w:noProof/>
            <w:webHidden/>
          </w:rPr>
          <w:fldChar w:fldCharType="separate"/>
        </w:r>
        <w:r>
          <w:rPr>
            <w:noProof/>
            <w:webHidden/>
          </w:rPr>
          <w:t>40</w:t>
        </w:r>
        <w:r>
          <w:rPr>
            <w:noProof/>
            <w:webHidden/>
          </w:rPr>
          <w:fldChar w:fldCharType="end"/>
        </w:r>
      </w:hyperlink>
    </w:p>
    <w:p w14:paraId="42CF8A8F" w14:textId="2721A4C6" w:rsidR="002C6533" w:rsidRDefault="002C6533">
      <w:pPr>
        <w:pStyle w:val="TableofFigures"/>
        <w:tabs>
          <w:tab w:val="right" w:leader="dot" w:pos="9010"/>
        </w:tabs>
        <w:rPr>
          <w:noProof/>
        </w:rPr>
      </w:pPr>
      <w:hyperlink w:anchor="_Toc524688803" w:history="1">
        <w:r w:rsidRPr="008F5B8A">
          <w:rPr>
            <w:rStyle w:val="Hyperlink"/>
            <w:noProof/>
          </w:rPr>
          <w:t>Figure 20 Example Hansard text after NE annotations - SimpleGUI</w:t>
        </w:r>
        <w:r>
          <w:rPr>
            <w:noProof/>
            <w:webHidden/>
          </w:rPr>
          <w:tab/>
        </w:r>
        <w:r>
          <w:rPr>
            <w:noProof/>
            <w:webHidden/>
          </w:rPr>
          <w:fldChar w:fldCharType="begin"/>
        </w:r>
        <w:r>
          <w:rPr>
            <w:noProof/>
            <w:webHidden/>
          </w:rPr>
          <w:instrText xml:space="preserve"> PAGEREF _Toc524688803 \h </w:instrText>
        </w:r>
        <w:r>
          <w:rPr>
            <w:noProof/>
            <w:webHidden/>
          </w:rPr>
        </w:r>
        <w:r>
          <w:rPr>
            <w:noProof/>
            <w:webHidden/>
          </w:rPr>
          <w:fldChar w:fldCharType="separate"/>
        </w:r>
        <w:r>
          <w:rPr>
            <w:noProof/>
            <w:webHidden/>
          </w:rPr>
          <w:t>40</w:t>
        </w:r>
        <w:r>
          <w:rPr>
            <w:noProof/>
            <w:webHidden/>
          </w:rPr>
          <w:fldChar w:fldCharType="end"/>
        </w:r>
      </w:hyperlink>
    </w:p>
    <w:p w14:paraId="2F03679E" w14:textId="447E6AAD" w:rsidR="002C6533" w:rsidRDefault="002C6533">
      <w:pPr>
        <w:pStyle w:val="TableofFigures"/>
        <w:tabs>
          <w:tab w:val="right" w:leader="dot" w:pos="9010"/>
        </w:tabs>
        <w:rPr>
          <w:noProof/>
        </w:rPr>
      </w:pPr>
      <w:hyperlink w:anchor="_Toc524688804" w:history="1">
        <w:r w:rsidRPr="008F5B8A">
          <w:rPr>
            <w:rStyle w:val="Hyperlink"/>
            <w:noProof/>
          </w:rPr>
          <w:t>Figure 21 Simple-GUI basic design</w:t>
        </w:r>
        <w:r>
          <w:rPr>
            <w:noProof/>
            <w:webHidden/>
          </w:rPr>
          <w:tab/>
        </w:r>
        <w:r>
          <w:rPr>
            <w:noProof/>
            <w:webHidden/>
          </w:rPr>
          <w:fldChar w:fldCharType="begin"/>
        </w:r>
        <w:r>
          <w:rPr>
            <w:noProof/>
            <w:webHidden/>
          </w:rPr>
          <w:instrText xml:space="preserve"> PAGEREF _Toc524688804 \h </w:instrText>
        </w:r>
        <w:r>
          <w:rPr>
            <w:noProof/>
            <w:webHidden/>
          </w:rPr>
        </w:r>
        <w:r>
          <w:rPr>
            <w:noProof/>
            <w:webHidden/>
          </w:rPr>
          <w:fldChar w:fldCharType="separate"/>
        </w:r>
        <w:r>
          <w:rPr>
            <w:noProof/>
            <w:webHidden/>
          </w:rPr>
          <w:t>41</w:t>
        </w:r>
        <w:r>
          <w:rPr>
            <w:noProof/>
            <w:webHidden/>
          </w:rPr>
          <w:fldChar w:fldCharType="end"/>
        </w:r>
      </w:hyperlink>
    </w:p>
    <w:p w14:paraId="30AADFCE" w14:textId="2062B676" w:rsidR="002C6533" w:rsidRDefault="002C6533">
      <w:pPr>
        <w:pStyle w:val="TableofFigures"/>
        <w:tabs>
          <w:tab w:val="right" w:leader="dot" w:pos="9010"/>
        </w:tabs>
        <w:rPr>
          <w:noProof/>
        </w:rPr>
      </w:pPr>
      <w:hyperlink w:anchor="_Toc524688805" w:history="1">
        <w:r w:rsidRPr="008F5B8A">
          <w:rPr>
            <w:rStyle w:val="Hyperlink"/>
            <w:noProof/>
          </w:rPr>
          <w:t>Figure 22 Simple-GUI index page</w:t>
        </w:r>
        <w:r>
          <w:rPr>
            <w:noProof/>
            <w:webHidden/>
          </w:rPr>
          <w:tab/>
        </w:r>
        <w:r>
          <w:rPr>
            <w:noProof/>
            <w:webHidden/>
          </w:rPr>
          <w:fldChar w:fldCharType="begin"/>
        </w:r>
        <w:r>
          <w:rPr>
            <w:noProof/>
            <w:webHidden/>
          </w:rPr>
          <w:instrText xml:space="preserve"> PAGEREF _Toc524688805 \h </w:instrText>
        </w:r>
        <w:r>
          <w:rPr>
            <w:noProof/>
            <w:webHidden/>
          </w:rPr>
        </w:r>
        <w:r>
          <w:rPr>
            <w:noProof/>
            <w:webHidden/>
          </w:rPr>
          <w:fldChar w:fldCharType="separate"/>
        </w:r>
        <w:r>
          <w:rPr>
            <w:noProof/>
            <w:webHidden/>
          </w:rPr>
          <w:t>49</w:t>
        </w:r>
        <w:r>
          <w:rPr>
            <w:noProof/>
            <w:webHidden/>
          </w:rPr>
          <w:fldChar w:fldCharType="end"/>
        </w:r>
      </w:hyperlink>
    </w:p>
    <w:p w14:paraId="2658BFA6" w14:textId="7821D40A" w:rsidR="002C6533" w:rsidRDefault="002C6533">
      <w:pPr>
        <w:pStyle w:val="TableofFigures"/>
        <w:tabs>
          <w:tab w:val="right" w:leader="dot" w:pos="9010"/>
        </w:tabs>
        <w:rPr>
          <w:noProof/>
        </w:rPr>
      </w:pPr>
      <w:hyperlink w:anchor="_Toc524688806" w:history="1">
        <w:r w:rsidRPr="008F5B8A">
          <w:rPr>
            <w:rStyle w:val="Hyperlink"/>
            <w:noProof/>
          </w:rPr>
          <w:t>Figure 23 Simple-GUI date page</w:t>
        </w:r>
        <w:r>
          <w:rPr>
            <w:noProof/>
            <w:webHidden/>
          </w:rPr>
          <w:tab/>
        </w:r>
        <w:r>
          <w:rPr>
            <w:noProof/>
            <w:webHidden/>
          </w:rPr>
          <w:fldChar w:fldCharType="begin"/>
        </w:r>
        <w:r>
          <w:rPr>
            <w:noProof/>
            <w:webHidden/>
          </w:rPr>
          <w:instrText xml:space="preserve"> PAGEREF _Toc524688806 \h </w:instrText>
        </w:r>
        <w:r>
          <w:rPr>
            <w:noProof/>
            <w:webHidden/>
          </w:rPr>
        </w:r>
        <w:r>
          <w:rPr>
            <w:noProof/>
            <w:webHidden/>
          </w:rPr>
          <w:fldChar w:fldCharType="separate"/>
        </w:r>
        <w:r>
          <w:rPr>
            <w:noProof/>
            <w:webHidden/>
          </w:rPr>
          <w:t>49</w:t>
        </w:r>
        <w:r>
          <w:rPr>
            <w:noProof/>
            <w:webHidden/>
          </w:rPr>
          <w:fldChar w:fldCharType="end"/>
        </w:r>
      </w:hyperlink>
    </w:p>
    <w:p w14:paraId="35BD06AB" w14:textId="70DBD345" w:rsidR="002C6533" w:rsidRDefault="002C6533">
      <w:pPr>
        <w:pStyle w:val="TableofFigures"/>
        <w:tabs>
          <w:tab w:val="right" w:leader="dot" w:pos="9010"/>
        </w:tabs>
        <w:rPr>
          <w:noProof/>
        </w:rPr>
      </w:pPr>
      <w:hyperlink w:anchor="_Toc524688807" w:history="1">
        <w:r w:rsidRPr="008F5B8A">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4688807 \h </w:instrText>
        </w:r>
        <w:r>
          <w:rPr>
            <w:noProof/>
            <w:webHidden/>
          </w:rPr>
        </w:r>
        <w:r>
          <w:rPr>
            <w:noProof/>
            <w:webHidden/>
          </w:rPr>
          <w:fldChar w:fldCharType="separate"/>
        </w:r>
        <w:r>
          <w:rPr>
            <w:noProof/>
            <w:webHidden/>
          </w:rPr>
          <w:t>50</w:t>
        </w:r>
        <w:r>
          <w:rPr>
            <w:noProof/>
            <w:webHidden/>
          </w:rPr>
          <w:fldChar w:fldCharType="end"/>
        </w:r>
      </w:hyperlink>
    </w:p>
    <w:p w14:paraId="29B2432D" w14:textId="6EC93C24" w:rsidR="00416B70" w:rsidRDefault="00C068B4">
      <w:r>
        <w:fldChar w:fldCharType="end"/>
      </w:r>
    </w:p>
    <w:p w14:paraId="29ABCE3B" w14:textId="45075C11" w:rsidR="00C068B4" w:rsidRPr="00C935D0" w:rsidRDefault="00C068B4" w:rsidP="00C935D0">
      <w:pPr>
        <w:rPr>
          <w:b/>
          <w:sz w:val="28"/>
          <w:szCs w:val="28"/>
        </w:rPr>
      </w:pPr>
      <w:r w:rsidRPr="00C935D0">
        <w:rPr>
          <w:b/>
          <w:sz w:val="28"/>
          <w:szCs w:val="28"/>
        </w:rPr>
        <w:t>Tables</w:t>
      </w:r>
    </w:p>
    <w:p w14:paraId="5F936886" w14:textId="0F260E8E" w:rsidR="002C6533"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4688808" w:history="1">
        <w:r w:rsidR="002C6533" w:rsidRPr="005859C0">
          <w:rPr>
            <w:rStyle w:val="Hyperlink"/>
            <w:noProof/>
          </w:rPr>
          <w:t>Table 1 Original work plan given in proposal</w:t>
        </w:r>
        <w:r w:rsidR="002C6533">
          <w:rPr>
            <w:noProof/>
            <w:webHidden/>
          </w:rPr>
          <w:tab/>
        </w:r>
        <w:r w:rsidR="002C6533">
          <w:rPr>
            <w:noProof/>
            <w:webHidden/>
          </w:rPr>
          <w:fldChar w:fldCharType="begin"/>
        </w:r>
        <w:r w:rsidR="002C6533">
          <w:rPr>
            <w:noProof/>
            <w:webHidden/>
          </w:rPr>
          <w:instrText xml:space="preserve"> PAGEREF _Toc524688808 \h </w:instrText>
        </w:r>
        <w:r w:rsidR="002C6533">
          <w:rPr>
            <w:noProof/>
            <w:webHidden/>
          </w:rPr>
        </w:r>
        <w:r w:rsidR="002C6533">
          <w:rPr>
            <w:noProof/>
            <w:webHidden/>
          </w:rPr>
          <w:fldChar w:fldCharType="separate"/>
        </w:r>
        <w:r w:rsidR="002C6533">
          <w:rPr>
            <w:noProof/>
            <w:webHidden/>
          </w:rPr>
          <w:t>10</w:t>
        </w:r>
        <w:r w:rsidR="002C6533">
          <w:rPr>
            <w:noProof/>
            <w:webHidden/>
          </w:rPr>
          <w:fldChar w:fldCharType="end"/>
        </w:r>
      </w:hyperlink>
    </w:p>
    <w:p w14:paraId="351DBDCA" w14:textId="3F88FA8F" w:rsidR="002C6533" w:rsidRDefault="002C6533">
      <w:pPr>
        <w:pStyle w:val="TableofFigures"/>
        <w:tabs>
          <w:tab w:val="right" w:leader="dot" w:pos="9010"/>
        </w:tabs>
        <w:rPr>
          <w:noProof/>
        </w:rPr>
      </w:pPr>
      <w:hyperlink w:anchor="_Toc524688809" w:history="1">
        <w:r w:rsidRPr="005859C0">
          <w:rPr>
            <w:rStyle w:val="Hyperlink"/>
            <w:noProof/>
          </w:rPr>
          <w:t>Table 2 % of NE data from DBPedia</w:t>
        </w:r>
        <w:r>
          <w:rPr>
            <w:noProof/>
            <w:webHidden/>
          </w:rPr>
          <w:tab/>
        </w:r>
        <w:r>
          <w:rPr>
            <w:noProof/>
            <w:webHidden/>
          </w:rPr>
          <w:fldChar w:fldCharType="begin"/>
        </w:r>
        <w:r>
          <w:rPr>
            <w:noProof/>
            <w:webHidden/>
          </w:rPr>
          <w:instrText xml:space="preserve"> PAGEREF _Toc524688809 \h </w:instrText>
        </w:r>
        <w:r>
          <w:rPr>
            <w:noProof/>
            <w:webHidden/>
          </w:rPr>
        </w:r>
        <w:r>
          <w:rPr>
            <w:noProof/>
            <w:webHidden/>
          </w:rPr>
          <w:fldChar w:fldCharType="separate"/>
        </w:r>
        <w:r>
          <w:rPr>
            <w:noProof/>
            <w:webHidden/>
          </w:rPr>
          <w:t>15</w:t>
        </w:r>
        <w:r>
          <w:rPr>
            <w:noProof/>
            <w:webHidden/>
          </w:rPr>
          <w:fldChar w:fldCharType="end"/>
        </w:r>
      </w:hyperlink>
    </w:p>
    <w:p w14:paraId="5106B171" w14:textId="71CF0B50" w:rsidR="002C6533" w:rsidRDefault="002C6533">
      <w:pPr>
        <w:pStyle w:val="TableofFigures"/>
        <w:tabs>
          <w:tab w:val="right" w:leader="dot" w:pos="9010"/>
        </w:tabs>
        <w:rPr>
          <w:noProof/>
        </w:rPr>
      </w:pPr>
      <w:hyperlink w:anchor="_Toc524688810" w:history="1">
        <w:r w:rsidRPr="005859C0">
          <w:rPr>
            <w:rStyle w:val="Hyperlink"/>
            <w:noProof/>
          </w:rPr>
          <w:t>Table 3 X tensor dimensions</w:t>
        </w:r>
        <w:r>
          <w:rPr>
            <w:noProof/>
            <w:webHidden/>
          </w:rPr>
          <w:tab/>
        </w:r>
        <w:r>
          <w:rPr>
            <w:noProof/>
            <w:webHidden/>
          </w:rPr>
          <w:fldChar w:fldCharType="begin"/>
        </w:r>
        <w:r>
          <w:rPr>
            <w:noProof/>
            <w:webHidden/>
          </w:rPr>
          <w:instrText xml:space="preserve"> PAGEREF _Toc524688810 \h </w:instrText>
        </w:r>
        <w:r>
          <w:rPr>
            <w:noProof/>
            <w:webHidden/>
          </w:rPr>
        </w:r>
        <w:r>
          <w:rPr>
            <w:noProof/>
            <w:webHidden/>
          </w:rPr>
          <w:fldChar w:fldCharType="separate"/>
        </w:r>
        <w:r>
          <w:rPr>
            <w:noProof/>
            <w:webHidden/>
          </w:rPr>
          <w:t>23</w:t>
        </w:r>
        <w:r>
          <w:rPr>
            <w:noProof/>
            <w:webHidden/>
          </w:rPr>
          <w:fldChar w:fldCharType="end"/>
        </w:r>
      </w:hyperlink>
    </w:p>
    <w:p w14:paraId="08D22BB3" w14:textId="4E5E9142" w:rsidR="002C6533" w:rsidRDefault="002C6533">
      <w:pPr>
        <w:pStyle w:val="TableofFigures"/>
        <w:tabs>
          <w:tab w:val="right" w:leader="dot" w:pos="9010"/>
        </w:tabs>
        <w:rPr>
          <w:noProof/>
        </w:rPr>
      </w:pPr>
      <w:hyperlink w:anchor="_Toc524688811" w:history="1">
        <w:r w:rsidRPr="005859C0">
          <w:rPr>
            <w:rStyle w:val="Hyperlink"/>
            <w:noProof/>
          </w:rPr>
          <w:t>Table 4 Y tensor dimensions</w:t>
        </w:r>
        <w:r>
          <w:rPr>
            <w:noProof/>
            <w:webHidden/>
          </w:rPr>
          <w:tab/>
        </w:r>
        <w:r>
          <w:rPr>
            <w:noProof/>
            <w:webHidden/>
          </w:rPr>
          <w:fldChar w:fldCharType="begin"/>
        </w:r>
        <w:r>
          <w:rPr>
            <w:noProof/>
            <w:webHidden/>
          </w:rPr>
          <w:instrText xml:space="preserve"> PAGEREF _Toc524688811 \h </w:instrText>
        </w:r>
        <w:r>
          <w:rPr>
            <w:noProof/>
            <w:webHidden/>
          </w:rPr>
        </w:r>
        <w:r>
          <w:rPr>
            <w:noProof/>
            <w:webHidden/>
          </w:rPr>
          <w:fldChar w:fldCharType="separate"/>
        </w:r>
        <w:r>
          <w:rPr>
            <w:noProof/>
            <w:webHidden/>
          </w:rPr>
          <w:t>23</w:t>
        </w:r>
        <w:r>
          <w:rPr>
            <w:noProof/>
            <w:webHidden/>
          </w:rPr>
          <w:fldChar w:fldCharType="end"/>
        </w:r>
      </w:hyperlink>
    </w:p>
    <w:p w14:paraId="01E317DF" w14:textId="258E212D" w:rsidR="002C6533" w:rsidRDefault="002C6533">
      <w:pPr>
        <w:pStyle w:val="TableofFigures"/>
        <w:tabs>
          <w:tab w:val="right" w:leader="dot" w:pos="9010"/>
        </w:tabs>
        <w:rPr>
          <w:noProof/>
        </w:rPr>
      </w:pPr>
      <w:hyperlink w:anchor="_Toc524688812" w:history="1">
        <w:r w:rsidRPr="005859C0">
          <w:rPr>
            <w:rStyle w:val="Hyperlink"/>
            <w:noProof/>
          </w:rPr>
          <w:t>Table 5 DBPedia post-processing tasks on Named Entities</w:t>
        </w:r>
        <w:r>
          <w:rPr>
            <w:noProof/>
            <w:webHidden/>
          </w:rPr>
          <w:tab/>
        </w:r>
        <w:r>
          <w:rPr>
            <w:noProof/>
            <w:webHidden/>
          </w:rPr>
          <w:fldChar w:fldCharType="begin"/>
        </w:r>
        <w:r>
          <w:rPr>
            <w:noProof/>
            <w:webHidden/>
          </w:rPr>
          <w:instrText xml:space="preserve"> PAGEREF _Toc524688812 \h </w:instrText>
        </w:r>
        <w:r>
          <w:rPr>
            <w:noProof/>
            <w:webHidden/>
          </w:rPr>
        </w:r>
        <w:r>
          <w:rPr>
            <w:noProof/>
            <w:webHidden/>
          </w:rPr>
          <w:fldChar w:fldCharType="separate"/>
        </w:r>
        <w:r>
          <w:rPr>
            <w:noProof/>
            <w:webHidden/>
          </w:rPr>
          <w:t>24</w:t>
        </w:r>
        <w:r>
          <w:rPr>
            <w:noProof/>
            <w:webHidden/>
          </w:rPr>
          <w:fldChar w:fldCharType="end"/>
        </w:r>
      </w:hyperlink>
    </w:p>
    <w:p w14:paraId="00176F14" w14:textId="50721E41" w:rsidR="002C6533" w:rsidRDefault="002C6533">
      <w:pPr>
        <w:pStyle w:val="TableofFigures"/>
        <w:tabs>
          <w:tab w:val="right" w:leader="dot" w:pos="9010"/>
        </w:tabs>
        <w:rPr>
          <w:noProof/>
        </w:rPr>
      </w:pPr>
      <w:hyperlink w:anchor="_Toc524688813" w:history="1">
        <w:r w:rsidRPr="005859C0">
          <w:rPr>
            <w:rStyle w:val="Hyperlink"/>
            <w:noProof/>
          </w:rPr>
          <w:t>Table 6 Model datasets used</w:t>
        </w:r>
        <w:r>
          <w:rPr>
            <w:noProof/>
            <w:webHidden/>
          </w:rPr>
          <w:tab/>
        </w:r>
        <w:r>
          <w:rPr>
            <w:noProof/>
            <w:webHidden/>
          </w:rPr>
          <w:fldChar w:fldCharType="begin"/>
        </w:r>
        <w:r>
          <w:rPr>
            <w:noProof/>
            <w:webHidden/>
          </w:rPr>
          <w:instrText xml:space="preserve"> PAGEREF _Toc524688813 \h </w:instrText>
        </w:r>
        <w:r>
          <w:rPr>
            <w:noProof/>
            <w:webHidden/>
          </w:rPr>
        </w:r>
        <w:r>
          <w:rPr>
            <w:noProof/>
            <w:webHidden/>
          </w:rPr>
          <w:fldChar w:fldCharType="separate"/>
        </w:r>
        <w:r>
          <w:rPr>
            <w:noProof/>
            <w:webHidden/>
          </w:rPr>
          <w:t>28</w:t>
        </w:r>
        <w:r>
          <w:rPr>
            <w:noProof/>
            <w:webHidden/>
          </w:rPr>
          <w:fldChar w:fldCharType="end"/>
        </w:r>
      </w:hyperlink>
    </w:p>
    <w:p w14:paraId="1E0CF410" w14:textId="26585EAC" w:rsidR="002C6533" w:rsidRDefault="002C6533">
      <w:pPr>
        <w:pStyle w:val="TableofFigures"/>
        <w:tabs>
          <w:tab w:val="right" w:leader="dot" w:pos="9010"/>
        </w:tabs>
        <w:rPr>
          <w:noProof/>
        </w:rPr>
      </w:pPr>
      <w:hyperlink w:anchor="_Toc524688814" w:history="1">
        <w:r w:rsidRPr="005859C0">
          <w:rPr>
            <w:rStyle w:val="Hyperlink"/>
            <w:noProof/>
          </w:rPr>
          <w:t>Table 7 Baseline accuracy</w:t>
        </w:r>
        <w:r>
          <w:rPr>
            <w:noProof/>
            <w:webHidden/>
          </w:rPr>
          <w:tab/>
        </w:r>
        <w:r>
          <w:rPr>
            <w:noProof/>
            <w:webHidden/>
          </w:rPr>
          <w:fldChar w:fldCharType="begin"/>
        </w:r>
        <w:r>
          <w:rPr>
            <w:noProof/>
            <w:webHidden/>
          </w:rPr>
          <w:instrText xml:space="preserve"> PAGEREF _Toc524688814 \h </w:instrText>
        </w:r>
        <w:r>
          <w:rPr>
            <w:noProof/>
            <w:webHidden/>
          </w:rPr>
        </w:r>
        <w:r>
          <w:rPr>
            <w:noProof/>
            <w:webHidden/>
          </w:rPr>
          <w:fldChar w:fldCharType="separate"/>
        </w:r>
        <w:r>
          <w:rPr>
            <w:noProof/>
            <w:webHidden/>
          </w:rPr>
          <w:t>28</w:t>
        </w:r>
        <w:r>
          <w:rPr>
            <w:noProof/>
            <w:webHidden/>
          </w:rPr>
          <w:fldChar w:fldCharType="end"/>
        </w:r>
      </w:hyperlink>
    </w:p>
    <w:p w14:paraId="71FBD136" w14:textId="02D0B12A" w:rsidR="002C6533" w:rsidRDefault="002C6533">
      <w:pPr>
        <w:pStyle w:val="TableofFigures"/>
        <w:tabs>
          <w:tab w:val="right" w:leader="dot" w:pos="9010"/>
        </w:tabs>
        <w:rPr>
          <w:noProof/>
        </w:rPr>
      </w:pPr>
      <w:hyperlink w:anchor="_Toc524688815" w:history="1">
        <w:r w:rsidRPr="005859C0">
          <w:rPr>
            <w:rStyle w:val="Hyperlink"/>
            <w:noProof/>
          </w:rPr>
          <w:t>Table 8 Evaluations of trained models</w:t>
        </w:r>
        <w:r>
          <w:rPr>
            <w:noProof/>
            <w:webHidden/>
          </w:rPr>
          <w:tab/>
        </w:r>
        <w:r>
          <w:rPr>
            <w:noProof/>
            <w:webHidden/>
          </w:rPr>
          <w:fldChar w:fldCharType="begin"/>
        </w:r>
        <w:r>
          <w:rPr>
            <w:noProof/>
            <w:webHidden/>
          </w:rPr>
          <w:instrText xml:space="preserve"> PAGEREF _Toc524688815 \h </w:instrText>
        </w:r>
        <w:r>
          <w:rPr>
            <w:noProof/>
            <w:webHidden/>
          </w:rPr>
        </w:r>
        <w:r>
          <w:rPr>
            <w:noProof/>
            <w:webHidden/>
          </w:rPr>
          <w:fldChar w:fldCharType="separate"/>
        </w:r>
        <w:r>
          <w:rPr>
            <w:noProof/>
            <w:webHidden/>
          </w:rPr>
          <w:t>29</w:t>
        </w:r>
        <w:r>
          <w:rPr>
            <w:noProof/>
            <w:webHidden/>
          </w:rPr>
          <w:fldChar w:fldCharType="end"/>
        </w:r>
      </w:hyperlink>
    </w:p>
    <w:p w14:paraId="6495F7D1" w14:textId="043E3C87" w:rsidR="002C6533" w:rsidRDefault="002C6533">
      <w:pPr>
        <w:pStyle w:val="TableofFigures"/>
        <w:tabs>
          <w:tab w:val="right" w:leader="dot" w:pos="9010"/>
        </w:tabs>
        <w:rPr>
          <w:noProof/>
        </w:rPr>
      </w:pPr>
      <w:hyperlink w:anchor="_Toc524688816" w:history="1">
        <w:r w:rsidRPr="005859C0">
          <w:rPr>
            <w:rStyle w:val="Hyperlink"/>
            <w:noProof/>
          </w:rPr>
          <w:t>Table 9 k-fold cross-validation results</w:t>
        </w:r>
        <w:r>
          <w:rPr>
            <w:noProof/>
            <w:webHidden/>
          </w:rPr>
          <w:tab/>
        </w:r>
        <w:r>
          <w:rPr>
            <w:noProof/>
            <w:webHidden/>
          </w:rPr>
          <w:fldChar w:fldCharType="begin"/>
        </w:r>
        <w:r>
          <w:rPr>
            <w:noProof/>
            <w:webHidden/>
          </w:rPr>
          <w:instrText xml:space="preserve"> PAGEREF _Toc524688816 \h </w:instrText>
        </w:r>
        <w:r>
          <w:rPr>
            <w:noProof/>
            <w:webHidden/>
          </w:rPr>
        </w:r>
        <w:r>
          <w:rPr>
            <w:noProof/>
            <w:webHidden/>
          </w:rPr>
          <w:fldChar w:fldCharType="separate"/>
        </w:r>
        <w:r>
          <w:rPr>
            <w:noProof/>
            <w:webHidden/>
          </w:rPr>
          <w:t>38</w:t>
        </w:r>
        <w:r>
          <w:rPr>
            <w:noProof/>
            <w:webHidden/>
          </w:rPr>
          <w:fldChar w:fldCharType="end"/>
        </w:r>
      </w:hyperlink>
    </w:p>
    <w:p w14:paraId="6851046F" w14:textId="2C2FA1A3" w:rsidR="002C6533" w:rsidRDefault="002C6533">
      <w:pPr>
        <w:pStyle w:val="TableofFigures"/>
        <w:tabs>
          <w:tab w:val="right" w:leader="dot" w:pos="9010"/>
        </w:tabs>
        <w:rPr>
          <w:noProof/>
        </w:rPr>
      </w:pPr>
      <w:hyperlink w:anchor="_Toc524688817" w:history="1">
        <w:r w:rsidRPr="005859C0">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4688817 \h </w:instrText>
        </w:r>
        <w:r>
          <w:rPr>
            <w:noProof/>
            <w:webHidden/>
          </w:rPr>
        </w:r>
        <w:r>
          <w:rPr>
            <w:noProof/>
            <w:webHidden/>
          </w:rPr>
          <w:fldChar w:fldCharType="separate"/>
        </w:r>
        <w:r>
          <w:rPr>
            <w:noProof/>
            <w:webHidden/>
          </w:rPr>
          <w:t>51</w:t>
        </w:r>
        <w:r>
          <w:rPr>
            <w:noProof/>
            <w:webHidden/>
          </w:rPr>
          <w:fldChar w:fldCharType="end"/>
        </w:r>
      </w:hyperlink>
    </w:p>
    <w:p w14:paraId="07240BAA" w14:textId="74C38207" w:rsidR="002C6533" w:rsidRDefault="002C6533">
      <w:pPr>
        <w:pStyle w:val="TableofFigures"/>
        <w:tabs>
          <w:tab w:val="right" w:leader="dot" w:pos="9010"/>
        </w:tabs>
        <w:rPr>
          <w:noProof/>
        </w:rPr>
      </w:pPr>
      <w:hyperlink w:anchor="_Toc524688818" w:history="1">
        <w:r w:rsidRPr="005859C0">
          <w:rPr>
            <w:rStyle w:val="Hyperlink"/>
            <w:noProof/>
          </w:rPr>
          <w:t>Table 11 List of source code with author</w:t>
        </w:r>
        <w:r>
          <w:rPr>
            <w:noProof/>
            <w:webHidden/>
          </w:rPr>
          <w:tab/>
        </w:r>
        <w:r>
          <w:rPr>
            <w:noProof/>
            <w:webHidden/>
          </w:rPr>
          <w:fldChar w:fldCharType="begin"/>
        </w:r>
        <w:r>
          <w:rPr>
            <w:noProof/>
            <w:webHidden/>
          </w:rPr>
          <w:instrText xml:space="preserve"> PAGEREF _Toc524688818 \h </w:instrText>
        </w:r>
        <w:r>
          <w:rPr>
            <w:noProof/>
            <w:webHidden/>
          </w:rPr>
        </w:r>
        <w:r>
          <w:rPr>
            <w:noProof/>
            <w:webHidden/>
          </w:rPr>
          <w:fldChar w:fldCharType="separate"/>
        </w:r>
        <w:r>
          <w:rPr>
            <w:noProof/>
            <w:webHidden/>
          </w:rPr>
          <w:t>54</w:t>
        </w:r>
        <w:r>
          <w:rPr>
            <w:noProof/>
            <w:webHidden/>
          </w:rPr>
          <w:fldChar w:fldCharType="end"/>
        </w:r>
      </w:hyperlink>
    </w:p>
    <w:p w14:paraId="033AAB33" w14:textId="2E8280C9" w:rsidR="00C068B4" w:rsidRDefault="00C068B4">
      <w:r>
        <w:fldChar w:fldCharType="end"/>
      </w:r>
    </w:p>
    <w:p w14:paraId="0C244C86" w14:textId="5DC9A2EA" w:rsidR="00C068B4" w:rsidRPr="00C935D0" w:rsidRDefault="007779CF" w:rsidP="00C935D0">
      <w:pPr>
        <w:rPr>
          <w:b/>
          <w:sz w:val="28"/>
          <w:szCs w:val="28"/>
        </w:rPr>
      </w:pPr>
      <w:r w:rsidRPr="00C935D0">
        <w:rPr>
          <w:b/>
          <w:sz w:val="28"/>
          <w:szCs w:val="28"/>
        </w:rPr>
        <w:t>Code snippets</w:t>
      </w:r>
    </w:p>
    <w:p w14:paraId="0979186F" w14:textId="64E3EFCC" w:rsidR="002C6533" w:rsidRDefault="007779CF">
      <w:pPr>
        <w:pStyle w:val="TableofFigures"/>
        <w:tabs>
          <w:tab w:val="right" w:leader="dot" w:pos="9010"/>
        </w:tabs>
        <w:rPr>
          <w:noProof/>
        </w:rPr>
      </w:pPr>
      <w:r>
        <w:fldChar w:fldCharType="begin"/>
      </w:r>
      <w:r>
        <w:instrText xml:space="preserve"> TOC \h \z \c "Code Snippet" </w:instrText>
      </w:r>
      <w:r>
        <w:fldChar w:fldCharType="separate"/>
      </w:r>
      <w:hyperlink r:id="rId10" w:anchor="_Toc524688819" w:history="1">
        <w:r w:rsidR="002C6533" w:rsidRPr="006637A7">
          <w:rPr>
            <w:rStyle w:val="Hyperlink"/>
            <w:noProof/>
          </w:rPr>
          <w:t>Code Snippet 1 Break XML documents up into one document per debate</w:t>
        </w:r>
        <w:r w:rsidR="002C6533">
          <w:rPr>
            <w:noProof/>
            <w:webHidden/>
          </w:rPr>
          <w:tab/>
        </w:r>
        <w:r w:rsidR="002C6533">
          <w:rPr>
            <w:noProof/>
            <w:webHidden/>
          </w:rPr>
          <w:fldChar w:fldCharType="begin"/>
        </w:r>
        <w:r w:rsidR="002C6533">
          <w:rPr>
            <w:noProof/>
            <w:webHidden/>
          </w:rPr>
          <w:instrText xml:space="preserve"> PAGEREF _Toc524688819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05AB18D1" w14:textId="1B3FBF1C" w:rsidR="002C6533" w:rsidRDefault="002C6533">
      <w:pPr>
        <w:pStyle w:val="TableofFigures"/>
        <w:tabs>
          <w:tab w:val="right" w:leader="dot" w:pos="9010"/>
        </w:tabs>
        <w:rPr>
          <w:noProof/>
        </w:rPr>
      </w:pPr>
      <w:hyperlink w:anchor="_Toc524688820" w:history="1">
        <w:r w:rsidRPr="006637A7">
          <w:rPr>
            <w:rStyle w:val="Hyperlink"/>
            <w:noProof/>
          </w:rPr>
          <w:t>Code Snippet 2  NLTK Punkt tokenizer prepared with some common abbreviations.</w:t>
        </w:r>
        <w:r w:rsidR="00877906" w:rsidRPr="000E4493">
          <w:rPr>
            <w:rStyle w:val="Hyperlink"/>
            <w:noProof/>
          </w:rPr>
          <w:object w:dxaOrig="4510" w:dyaOrig="150" w14:anchorId="311323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225.5pt;height:8pt;mso-width-percent:0;mso-height-percent:0;mso-width-percent:0;mso-height-percent:0" o:ole="">
              <v:imagedata r:id="rId11" o:title=""/>
            </v:shape>
            <o:OLEObject Type="Embed" ProgID="Word.Document.8" ShapeID="_x0000_i1029" DrawAspect="Content" ObjectID="_1598431886" r:id="rId12">
              <o:FieldCodes>\s</o:FieldCodes>
            </o:OLEObject>
          </w:object>
        </w:r>
        <w:r>
          <w:rPr>
            <w:noProof/>
            <w:webHidden/>
          </w:rPr>
          <w:tab/>
        </w:r>
        <w:r>
          <w:rPr>
            <w:noProof/>
            <w:webHidden/>
          </w:rPr>
          <w:fldChar w:fldCharType="begin"/>
        </w:r>
        <w:r>
          <w:rPr>
            <w:noProof/>
            <w:webHidden/>
          </w:rPr>
          <w:instrText xml:space="preserve"> PAGEREF _Toc524688820 \h </w:instrText>
        </w:r>
        <w:r>
          <w:rPr>
            <w:noProof/>
            <w:webHidden/>
          </w:rPr>
        </w:r>
        <w:r>
          <w:rPr>
            <w:noProof/>
            <w:webHidden/>
          </w:rPr>
          <w:fldChar w:fldCharType="separate"/>
        </w:r>
        <w:r>
          <w:rPr>
            <w:noProof/>
            <w:webHidden/>
          </w:rPr>
          <w:t>17</w:t>
        </w:r>
        <w:r>
          <w:rPr>
            <w:noProof/>
            <w:webHidden/>
          </w:rPr>
          <w:fldChar w:fldCharType="end"/>
        </w:r>
      </w:hyperlink>
    </w:p>
    <w:p w14:paraId="0FE3D023" w14:textId="717F3048" w:rsidR="002C6533" w:rsidRDefault="002C6533">
      <w:pPr>
        <w:pStyle w:val="TableofFigures"/>
        <w:tabs>
          <w:tab w:val="right" w:leader="dot" w:pos="9010"/>
        </w:tabs>
        <w:rPr>
          <w:noProof/>
        </w:rPr>
      </w:pPr>
      <w:hyperlink w:anchor="_Toc524688821" w:history="1">
        <w:r w:rsidRPr="006637A7">
          <w:rPr>
            <w:rStyle w:val="Hyperlink"/>
            <w:noProof/>
          </w:rPr>
          <w:t>Code Snippet 3 Interpolated Hansard text sample</w:t>
        </w:r>
        <w:r>
          <w:rPr>
            <w:noProof/>
            <w:webHidden/>
          </w:rPr>
          <w:tab/>
        </w:r>
        <w:r>
          <w:rPr>
            <w:noProof/>
            <w:webHidden/>
          </w:rPr>
          <w:fldChar w:fldCharType="begin"/>
        </w:r>
        <w:r>
          <w:rPr>
            <w:noProof/>
            <w:webHidden/>
          </w:rPr>
          <w:instrText xml:space="preserve"> PAGEREF _Toc524688821 \h </w:instrText>
        </w:r>
        <w:r>
          <w:rPr>
            <w:noProof/>
            <w:webHidden/>
          </w:rPr>
        </w:r>
        <w:r>
          <w:rPr>
            <w:noProof/>
            <w:webHidden/>
          </w:rPr>
          <w:fldChar w:fldCharType="separate"/>
        </w:r>
        <w:r>
          <w:rPr>
            <w:noProof/>
            <w:webHidden/>
          </w:rPr>
          <w:t>19</w:t>
        </w:r>
        <w:r>
          <w:rPr>
            <w:noProof/>
            <w:webHidden/>
          </w:rPr>
          <w:fldChar w:fldCharType="end"/>
        </w:r>
      </w:hyperlink>
    </w:p>
    <w:p w14:paraId="31B489C2" w14:textId="04E1B834" w:rsidR="002C6533" w:rsidRDefault="002C6533">
      <w:pPr>
        <w:pStyle w:val="TableofFigures"/>
        <w:tabs>
          <w:tab w:val="right" w:leader="dot" w:pos="9010"/>
        </w:tabs>
        <w:rPr>
          <w:noProof/>
        </w:rPr>
      </w:pPr>
      <w:hyperlink w:anchor="_Toc524688822" w:history="1">
        <w:r w:rsidRPr="006637A7">
          <w:rPr>
            <w:rStyle w:val="Hyperlink"/>
            <w:noProof/>
          </w:rPr>
          <w:t>Code Snippet 4 Converting bucket numbers to datasets</w:t>
        </w:r>
        <w:r>
          <w:rPr>
            <w:noProof/>
            <w:webHidden/>
          </w:rPr>
          <w:tab/>
        </w:r>
        <w:r>
          <w:rPr>
            <w:noProof/>
            <w:webHidden/>
          </w:rPr>
          <w:fldChar w:fldCharType="begin"/>
        </w:r>
        <w:r>
          <w:rPr>
            <w:noProof/>
            <w:webHidden/>
          </w:rPr>
          <w:instrText xml:space="preserve"> PAGEREF _Toc524688822 \h </w:instrText>
        </w:r>
        <w:r>
          <w:rPr>
            <w:noProof/>
            <w:webHidden/>
          </w:rPr>
        </w:r>
        <w:r>
          <w:rPr>
            <w:noProof/>
            <w:webHidden/>
          </w:rPr>
          <w:fldChar w:fldCharType="separate"/>
        </w:r>
        <w:r>
          <w:rPr>
            <w:noProof/>
            <w:webHidden/>
          </w:rPr>
          <w:t>22</w:t>
        </w:r>
        <w:r>
          <w:rPr>
            <w:noProof/>
            <w:webHidden/>
          </w:rPr>
          <w:fldChar w:fldCharType="end"/>
        </w:r>
      </w:hyperlink>
    </w:p>
    <w:p w14:paraId="7615B668" w14:textId="7D581060" w:rsidR="002C6533" w:rsidRDefault="002C6533">
      <w:pPr>
        <w:pStyle w:val="TableofFigures"/>
        <w:tabs>
          <w:tab w:val="right" w:leader="dot" w:pos="9010"/>
        </w:tabs>
        <w:rPr>
          <w:noProof/>
        </w:rPr>
      </w:pPr>
      <w:hyperlink w:anchor="_Toc524688823" w:history="1">
        <w:r w:rsidRPr="006637A7">
          <w:rPr>
            <w:rStyle w:val="Hyperlink"/>
            <w:noProof/>
          </w:rPr>
          <w:t>Code Snippet 5 logic to avoid re-interpolating overlapping NEs</w:t>
        </w:r>
        <w:r>
          <w:rPr>
            <w:noProof/>
            <w:webHidden/>
          </w:rPr>
          <w:tab/>
        </w:r>
        <w:r>
          <w:rPr>
            <w:noProof/>
            <w:webHidden/>
          </w:rPr>
          <w:fldChar w:fldCharType="begin"/>
        </w:r>
        <w:r>
          <w:rPr>
            <w:noProof/>
            <w:webHidden/>
          </w:rPr>
          <w:instrText xml:space="preserve"> PAGEREF _Toc524688823 \h </w:instrText>
        </w:r>
        <w:r>
          <w:rPr>
            <w:noProof/>
            <w:webHidden/>
          </w:rPr>
        </w:r>
        <w:r>
          <w:rPr>
            <w:noProof/>
            <w:webHidden/>
          </w:rPr>
          <w:fldChar w:fldCharType="separate"/>
        </w:r>
        <w:r>
          <w:rPr>
            <w:noProof/>
            <w:webHidden/>
          </w:rPr>
          <w:t>25</w:t>
        </w:r>
        <w:r>
          <w:rPr>
            <w:noProof/>
            <w:webHidden/>
          </w:rPr>
          <w:fldChar w:fldCharType="end"/>
        </w:r>
      </w:hyperlink>
    </w:p>
    <w:p w14:paraId="3A03B94E" w14:textId="7AEE2A71" w:rsidR="002C6533" w:rsidRDefault="002C6533">
      <w:pPr>
        <w:pStyle w:val="TableofFigures"/>
        <w:tabs>
          <w:tab w:val="right" w:leader="dot" w:pos="9010"/>
        </w:tabs>
        <w:rPr>
          <w:noProof/>
        </w:rPr>
      </w:pPr>
      <w:hyperlink w:anchor="_Toc524688824" w:history="1">
        <w:r w:rsidRPr="006637A7">
          <w:rPr>
            <w:rStyle w:val="Hyperlink"/>
            <w:noProof/>
          </w:rPr>
          <w:t>Code Snippet 6 Training on the Full dataset</w:t>
        </w:r>
        <w:r>
          <w:rPr>
            <w:noProof/>
            <w:webHidden/>
          </w:rPr>
          <w:tab/>
        </w:r>
        <w:r>
          <w:rPr>
            <w:noProof/>
            <w:webHidden/>
          </w:rPr>
          <w:fldChar w:fldCharType="begin"/>
        </w:r>
        <w:r>
          <w:rPr>
            <w:noProof/>
            <w:webHidden/>
          </w:rPr>
          <w:instrText xml:space="preserve"> PAGEREF _Toc524688824 \h </w:instrText>
        </w:r>
        <w:r>
          <w:rPr>
            <w:noProof/>
            <w:webHidden/>
          </w:rPr>
        </w:r>
        <w:r>
          <w:rPr>
            <w:noProof/>
            <w:webHidden/>
          </w:rPr>
          <w:fldChar w:fldCharType="separate"/>
        </w:r>
        <w:r>
          <w:rPr>
            <w:noProof/>
            <w:webHidden/>
          </w:rPr>
          <w:t>36</w:t>
        </w:r>
        <w:r>
          <w:rPr>
            <w:noProof/>
            <w:webHidden/>
          </w:rPr>
          <w:fldChar w:fldCharType="end"/>
        </w:r>
      </w:hyperlink>
    </w:p>
    <w:p w14:paraId="3BE8B330" w14:textId="3AC5DE51" w:rsidR="002C6533" w:rsidRDefault="002C6533">
      <w:pPr>
        <w:pStyle w:val="TableofFigures"/>
        <w:tabs>
          <w:tab w:val="right" w:leader="dot" w:pos="9010"/>
        </w:tabs>
        <w:rPr>
          <w:noProof/>
        </w:rPr>
      </w:pPr>
      <w:hyperlink w:anchor="_Toc524688825" w:history="1">
        <w:r w:rsidRPr="006637A7">
          <w:rPr>
            <w:rStyle w:val="Hyperlink"/>
            <w:noProof/>
          </w:rPr>
          <w:t>Code Snippet 7 k-fold cross validation</w:t>
        </w:r>
        <w:r>
          <w:rPr>
            <w:noProof/>
            <w:webHidden/>
          </w:rPr>
          <w:tab/>
        </w:r>
        <w:r>
          <w:rPr>
            <w:noProof/>
            <w:webHidden/>
          </w:rPr>
          <w:fldChar w:fldCharType="begin"/>
        </w:r>
        <w:r>
          <w:rPr>
            <w:noProof/>
            <w:webHidden/>
          </w:rPr>
          <w:instrText xml:space="preserve"> PAGEREF _Toc524688825 \h </w:instrText>
        </w:r>
        <w:r>
          <w:rPr>
            <w:noProof/>
            <w:webHidden/>
          </w:rPr>
        </w:r>
        <w:r>
          <w:rPr>
            <w:noProof/>
            <w:webHidden/>
          </w:rPr>
          <w:fldChar w:fldCharType="separate"/>
        </w:r>
        <w:r>
          <w:rPr>
            <w:noProof/>
            <w:webHidden/>
          </w:rPr>
          <w:t>37</w:t>
        </w:r>
        <w:r>
          <w:rPr>
            <w:noProof/>
            <w:webHidden/>
          </w:rPr>
          <w:fldChar w:fldCharType="end"/>
        </w:r>
      </w:hyperlink>
    </w:p>
    <w:p w14:paraId="692F07B6" w14:textId="44CDDCC9" w:rsidR="002C6533" w:rsidRDefault="002C6533">
      <w:pPr>
        <w:pStyle w:val="TableofFigures"/>
        <w:tabs>
          <w:tab w:val="right" w:leader="dot" w:pos="9010"/>
        </w:tabs>
        <w:rPr>
          <w:noProof/>
        </w:rPr>
      </w:pPr>
      <w:hyperlink w:anchor="_Toc524688826" w:history="1">
        <w:r w:rsidRPr="006637A7">
          <w:rPr>
            <w:rStyle w:val="Hyperlink"/>
            <w:noProof/>
          </w:rPr>
          <w:t>Code Snippet 8 Python subclassing to add model evaluate</w:t>
        </w:r>
        <w:r>
          <w:rPr>
            <w:noProof/>
            <w:webHidden/>
          </w:rPr>
          <w:tab/>
        </w:r>
        <w:r>
          <w:rPr>
            <w:noProof/>
            <w:webHidden/>
          </w:rPr>
          <w:fldChar w:fldCharType="begin"/>
        </w:r>
        <w:r>
          <w:rPr>
            <w:noProof/>
            <w:webHidden/>
          </w:rPr>
          <w:instrText xml:space="preserve"> PAGEREF _Toc524688826 \h </w:instrText>
        </w:r>
        <w:r>
          <w:rPr>
            <w:noProof/>
            <w:webHidden/>
          </w:rPr>
        </w:r>
        <w:r>
          <w:rPr>
            <w:noProof/>
            <w:webHidden/>
          </w:rPr>
          <w:fldChar w:fldCharType="separate"/>
        </w:r>
        <w:r>
          <w:rPr>
            <w:noProof/>
            <w:webHidden/>
          </w:rPr>
          <w:t>37</w:t>
        </w:r>
        <w:r>
          <w:rPr>
            <w:noProof/>
            <w:webHidden/>
          </w:rPr>
          <w:fldChar w:fldCharType="end"/>
        </w:r>
      </w:hyperlink>
    </w:p>
    <w:p w14:paraId="4C47B1B3" w14:textId="3BB713CF" w:rsidR="002C6533" w:rsidRDefault="002C6533">
      <w:pPr>
        <w:pStyle w:val="TableofFigures"/>
        <w:tabs>
          <w:tab w:val="right" w:leader="dot" w:pos="9010"/>
        </w:tabs>
        <w:rPr>
          <w:noProof/>
        </w:rPr>
      </w:pPr>
      <w:hyperlink w:anchor="_Toc524688827" w:history="1">
        <w:r w:rsidRPr="006637A7">
          <w:rPr>
            <w:rStyle w:val="Hyperlink"/>
            <w:noProof/>
          </w:rPr>
          <w:t>Code Snippet 9 a regular Pytest unit test</w:t>
        </w:r>
        <w:r>
          <w:rPr>
            <w:noProof/>
            <w:webHidden/>
          </w:rPr>
          <w:tab/>
        </w:r>
        <w:r>
          <w:rPr>
            <w:noProof/>
            <w:webHidden/>
          </w:rPr>
          <w:fldChar w:fldCharType="begin"/>
        </w:r>
        <w:r>
          <w:rPr>
            <w:noProof/>
            <w:webHidden/>
          </w:rPr>
          <w:instrText xml:space="preserve"> PAGEREF _Toc524688827 \h </w:instrText>
        </w:r>
        <w:r>
          <w:rPr>
            <w:noProof/>
            <w:webHidden/>
          </w:rPr>
        </w:r>
        <w:r>
          <w:rPr>
            <w:noProof/>
            <w:webHidden/>
          </w:rPr>
          <w:fldChar w:fldCharType="separate"/>
        </w:r>
        <w:r>
          <w:rPr>
            <w:noProof/>
            <w:webHidden/>
          </w:rPr>
          <w:t>38</w:t>
        </w:r>
        <w:r>
          <w:rPr>
            <w:noProof/>
            <w:webHidden/>
          </w:rPr>
          <w:fldChar w:fldCharType="end"/>
        </w:r>
      </w:hyperlink>
    </w:p>
    <w:p w14:paraId="7578FF09" w14:textId="00DF3868" w:rsidR="002C6533" w:rsidRDefault="002C6533">
      <w:pPr>
        <w:pStyle w:val="TableofFigures"/>
        <w:tabs>
          <w:tab w:val="right" w:leader="dot" w:pos="9010"/>
        </w:tabs>
        <w:rPr>
          <w:noProof/>
        </w:rPr>
      </w:pPr>
      <w:hyperlink w:anchor="_Toc524688828" w:history="1">
        <w:r w:rsidRPr="006637A7">
          <w:rPr>
            <w:rStyle w:val="Hyperlink"/>
            <w:noProof/>
          </w:rPr>
          <w:t>Code Snippet 10 A Pyfakefs Pytest unit test</w:t>
        </w:r>
        <w:r>
          <w:rPr>
            <w:noProof/>
            <w:webHidden/>
          </w:rPr>
          <w:tab/>
        </w:r>
        <w:r>
          <w:rPr>
            <w:noProof/>
            <w:webHidden/>
          </w:rPr>
          <w:fldChar w:fldCharType="begin"/>
        </w:r>
        <w:r>
          <w:rPr>
            <w:noProof/>
            <w:webHidden/>
          </w:rPr>
          <w:instrText xml:space="preserve"> PAGEREF _Toc524688828 \h </w:instrText>
        </w:r>
        <w:r>
          <w:rPr>
            <w:noProof/>
            <w:webHidden/>
          </w:rPr>
        </w:r>
        <w:r>
          <w:rPr>
            <w:noProof/>
            <w:webHidden/>
          </w:rPr>
          <w:fldChar w:fldCharType="separate"/>
        </w:r>
        <w:r>
          <w:rPr>
            <w:noProof/>
            <w:webHidden/>
          </w:rPr>
          <w:t>39</w:t>
        </w:r>
        <w:r>
          <w:rPr>
            <w:noProof/>
            <w:webHidden/>
          </w:rPr>
          <w:fldChar w:fldCharType="end"/>
        </w:r>
      </w:hyperlink>
    </w:p>
    <w:p w14:paraId="1B7BC227" w14:textId="4148307E" w:rsidR="00292BC9" w:rsidRDefault="007779CF" w:rsidP="007779CF">
      <w:r>
        <w:fldChar w:fldCharType="end"/>
      </w:r>
    </w:p>
    <w:p w14:paraId="4E29174C" w14:textId="77777777" w:rsidR="00292BC9" w:rsidRDefault="00292BC9">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292BC9" w:rsidRDefault="00D56F72">
          <w:pPr>
            <w:pStyle w:val="TOCHeading"/>
          </w:pPr>
          <w:r w:rsidRPr="00292BC9">
            <w:t>Table of Contents</w:t>
          </w:r>
        </w:p>
        <w:p w14:paraId="2A21A424" w14:textId="2F5C67F6" w:rsidR="002C653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4688829" w:history="1">
            <w:r w:rsidR="002C6533">
              <w:rPr>
                <w:noProof/>
                <w:webHidden/>
              </w:rPr>
              <w:tab/>
            </w:r>
            <w:r w:rsidR="002C6533">
              <w:rPr>
                <w:noProof/>
                <w:webHidden/>
              </w:rPr>
              <w:fldChar w:fldCharType="begin"/>
            </w:r>
            <w:r w:rsidR="002C6533">
              <w:rPr>
                <w:noProof/>
                <w:webHidden/>
              </w:rPr>
              <w:instrText xml:space="preserve"> PAGEREF _Toc524688829 \h </w:instrText>
            </w:r>
            <w:r w:rsidR="002C6533">
              <w:rPr>
                <w:noProof/>
                <w:webHidden/>
              </w:rPr>
            </w:r>
            <w:r w:rsidR="002C6533">
              <w:rPr>
                <w:noProof/>
                <w:webHidden/>
              </w:rPr>
              <w:fldChar w:fldCharType="separate"/>
            </w:r>
            <w:r w:rsidR="002C6533">
              <w:rPr>
                <w:noProof/>
                <w:webHidden/>
              </w:rPr>
              <w:t>0</w:t>
            </w:r>
            <w:r w:rsidR="002C6533">
              <w:rPr>
                <w:noProof/>
                <w:webHidden/>
              </w:rPr>
              <w:fldChar w:fldCharType="end"/>
            </w:r>
          </w:hyperlink>
        </w:p>
        <w:p w14:paraId="67A2C31B" w14:textId="6BCA0BDC" w:rsidR="002C6533" w:rsidRDefault="002C6533">
          <w:pPr>
            <w:pStyle w:val="TOC1"/>
            <w:tabs>
              <w:tab w:val="left" w:pos="480"/>
              <w:tab w:val="right" w:leader="dot" w:pos="9010"/>
            </w:tabs>
            <w:rPr>
              <w:b w:val="0"/>
              <w:bCs w:val="0"/>
              <w:i w:val="0"/>
              <w:iCs w:val="0"/>
              <w:noProof/>
            </w:rPr>
          </w:pPr>
          <w:hyperlink w:anchor="_Toc524688830" w:history="1">
            <w:r w:rsidRPr="005736AE">
              <w:rPr>
                <w:rStyle w:val="Hyperlink"/>
                <w:noProof/>
              </w:rPr>
              <w:t>2.</w:t>
            </w:r>
            <w:r>
              <w:rPr>
                <w:b w:val="0"/>
                <w:bCs w:val="0"/>
                <w:i w:val="0"/>
                <w:iCs w:val="0"/>
                <w:noProof/>
              </w:rPr>
              <w:tab/>
            </w:r>
            <w:r w:rsidRPr="005736AE">
              <w:rPr>
                <w:rStyle w:val="Hyperlink"/>
                <w:noProof/>
              </w:rPr>
              <w:t>Introduction</w:t>
            </w:r>
            <w:r>
              <w:rPr>
                <w:noProof/>
                <w:webHidden/>
              </w:rPr>
              <w:tab/>
            </w:r>
            <w:r>
              <w:rPr>
                <w:noProof/>
                <w:webHidden/>
              </w:rPr>
              <w:fldChar w:fldCharType="begin"/>
            </w:r>
            <w:r>
              <w:rPr>
                <w:noProof/>
                <w:webHidden/>
              </w:rPr>
              <w:instrText xml:space="preserve"> PAGEREF _Toc524688830 \h </w:instrText>
            </w:r>
            <w:r>
              <w:rPr>
                <w:noProof/>
                <w:webHidden/>
              </w:rPr>
            </w:r>
            <w:r>
              <w:rPr>
                <w:noProof/>
                <w:webHidden/>
              </w:rPr>
              <w:fldChar w:fldCharType="separate"/>
            </w:r>
            <w:r>
              <w:rPr>
                <w:noProof/>
                <w:webHidden/>
              </w:rPr>
              <w:t>8</w:t>
            </w:r>
            <w:r>
              <w:rPr>
                <w:noProof/>
                <w:webHidden/>
              </w:rPr>
              <w:fldChar w:fldCharType="end"/>
            </w:r>
          </w:hyperlink>
        </w:p>
        <w:p w14:paraId="6A23CE54" w14:textId="779DA64A" w:rsidR="002C6533" w:rsidRDefault="002C6533">
          <w:pPr>
            <w:pStyle w:val="TOC1"/>
            <w:tabs>
              <w:tab w:val="left" w:pos="480"/>
              <w:tab w:val="right" w:leader="dot" w:pos="9010"/>
            </w:tabs>
            <w:rPr>
              <w:b w:val="0"/>
              <w:bCs w:val="0"/>
              <w:i w:val="0"/>
              <w:iCs w:val="0"/>
              <w:noProof/>
            </w:rPr>
          </w:pPr>
          <w:hyperlink w:anchor="_Toc524688831" w:history="1">
            <w:r w:rsidRPr="005736AE">
              <w:rPr>
                <w:rStyle w:val="Hyperlink"/>
                <w:noProof/>
              </w:rPr>
              <w:t>3.</w:t>
            </w:r>
            <w:r>
              <w:rPr>
                <w:b w:val="0"/>
                <w:bCs w:val="0"/>
                <w:i w:val="0"/>
                <w:iCs w:val="0"/>
                <w:noProof/>
              </w:rPr>
              <w:tab/>
            </w:r>
            <w:r w:rsidRPr="005736AE">
              <w:rPr>
                <w:rStyle w:val="Hyperlink"/>
                <w:noProof/>
              </w:rPr>
              <w:t>Overall Results</w:t>
            </w:r>
            <w:r>
              <w:rPr>
                <w:noProof/>
                <w:webHidden/>
              </w:rPr>
              <w:tab/>
            </w:r>
            <w:r>
              <w:rPr>
                <w:noProof/>
                <w:webHidden/>
              </w:rPr>
              <w:fldChar w:fldCharType="begin"/>
            </w:r>
            <w:r>
              <w:rPr>
                <w:noProof/>
                <w:webHidden/>
              </w:rPr>
              <w:instrText xml:space="preserve"> PAGEREF _Toc524688831 \h </w:instrText>
            </w:r>
            <w:r>
              <w:rPr>
                <w:noProof/>
                <w:webHidden/>
              </w:rPr>
            </w:r>
            <w:r>
              <w:rPr>
                <w:noProof/>
                <w:webHidden/>
              </w:rPr>
              <w:fldChar w:fldCharType="separate"/>
            </w:r>
            <w:r>
              <w:rPr>
                <w:noProof/>
                <w:webHidden/>
              </w:rPr>
              <w:t>9</w:t>
            </w:r>
            <w:r>
              <w:rPr>
                <w:noProof/>
                <w:webHidden/>
              </w:rPr>
              <w:fldChar w:fldCharType="end"/>
            </w:r>
          </w:hyperlink>
        </w:p>
        <w:p w14:paraId="7AAF5F74" w14:textId="3A25A654" w:rsidR="002C6533" w:rsidRDefault="002C6533">
          <w:pPr>
            <w:pStyle w:val="TOC1"/>
            <w:tabs>
              <w:tab w:val="left" w:pos="480"/>
              <w:tab w:val="right" w:leader="dot" w:pos="9010"/>
            </w:tabs>
            <w:rPr>
              <w:b w:val="0"/>
              <w:bCs w:val="0"/>
              <w:i w:val="0"/>
              <w:iCs w:val="0"/>
              <w:noProof/>
            </w:rPr>
          </w:pPr>
          <w:hyperlink w:anchor="_Toc524688832" w:history="1">
            <w:r w:rsidRPr="005736AE">
              <w:rPr>
                <w:rStyle w:val="Hyperlink"/>
                <w:noProof/>
              </w:rPr>
              <w:t>4.</w:t>
            </w:r>
            <w:r>
              <w:rPr>
                <w:b w:val="0"/>
                <w:bCs w:val="0"/>
                <w:i w:val="0"/>
                <w:iCs w:val="0"/>
                <w:noProof/>
              </w:rPr>
              <w:tab/>
            </w:r>
            <w:r w:rsidRPr="005736AE">
              <w:rPr>
                <w:rStyle w:val="Hyperlink"/>
                <w:noProof/>
              </w:rPr>
              <w:t>Planning</w:t>
            </w:r>
            <w:r>
              <w:rPr>
                <w:noProof/>
                <w:webHidden/>
              </w:rPr>
              <w:tab/>
            </w:r>
            <w:r>
              <w:rPr>
                <w:noProof/>
                <w:webHidden/>
              </w:rPr>
              <w:fldChar w:fldCharType="begin"/>
            </w:r>
            <w:r>
              <w:rPr>
                <w:noProof/>
                <w:webHidden/>
              </w:rPr>
              <w:instrText xml:space="preserve"> PAGEREF _Toc524688832 \h </w:instrText>
            </w:r>
            <w:r>
              <w:rPr>
                <w:noProof/>
                <w:webHidden/>
              </w:rPr>
            </w:r>
            <w:r>
              <w:rPr>
                <w:noProof/>
                <w:webHidden/>
              </w:rPr>
              <w:fldChar w:fldCharType="separate"/>
            </w:r>
            <w:r>
              <w:rPr>
                <w:noProof/>
                <w:webHidden/>
              </w:rPr>
              <w:t>10</w:t>
            </w:r>
            <w:r>
              <w:rPr>
                <w:noProof/>
                <w:webHidden/>
              </w:rPr>
              <w:fldChar w:fldCharType="end"/>
            </w:r>
          </w:hyperlink>
        </w:p>
        <w:p w14:paraId="34EDD768" w14:textId="2043A580" w:rsidR="002C6533" w:rsidRDefault="002C6533">
          <w:pPr>
            <w:pStyle w:val="TOC1"/>
            <w:tabs>
              <w:tab w:val="left" w:pos="480"/>
              <w:tab w:val="right" w:leader="dot" w:pos="9010"/>
            </w:tabs>
            <w:rPr>
              <w:b w:val="0"/>
              <w:bCs w:val="0"/>
              <w:i w:val="0"/>
              <w:iCs w:val="0"/>
              <w:noProof/>
            </w:rPr>
          </w:pPr>
          <w:hyperlink w:anchor="_Toc524688833" w:history="1">
            <w:r w:rsidRPr="005736AE">
              <w:rPr>
                <w:rStyle w:val="Hyperlink"/>
                <w:noProof/>
              </w:rPr>
              <w:t>5.</w:t>
            </w:r>
            <w:r>
              <w:rPr>
                <w:b w:val="0"/>
                <w:bCs w:val="0"/>
                <w:i w:val="0"/>
                <w:iCs w:val="0"/>
                <w:noProof/>
              </w:rPr>
              <w:tab/>
            </w:r>
            <w:r w:rsidRPr="005736AE">
              <w:rPr>
                <w:rStyle w:val="Hyperlink"/>
                <w:noProof/>
              </w:rPr>
              <w:t>Software Architecture</w:t>
            </w:r>
            <w:r>
              <w:rPr>
                <w:noProof/>
                <w:webHidden/>
              </w:rPr>
              <w:tab/>
            </w:r>
            <w:r>
              <w:rPr>
                <w:noProof/>
                <w:webHidden/>
              </w:rPr>
              <w:fldChar w:fldCharType="begin"/>
            </w:r>
            <w:r>
              <w:rPr>
                <w:noProof/>
                <w:webHidden/>
              </w:rPr>
              <w:instrText xml:space="preserve"> PAGEREF _Toc524688833 \h </w:instrText>
            </w:r>
            <w:r>
              <w:rPr>
                <w:noProof/>
                <w:webHidden/>
              </w:rPr>
            </w:r>
            <w:r>
              <w:rPr>
                <w:noProof/>
                <w:webHidden/>
              </w:rPr>
              <w:fldChar w:fldCharType="separate"/>
            </w:r>
            <w:r>
              <w:rPr>
                <w:noProof/>
                <w:webHidden/>
              </w:rPr>
              <w:t>12</w:t>
            </w:r>
            <w:r>
              <w:rPr>
                <w:noProof/>
                <w:webHidden/>
              </w:rPr>
              <w:fldChar w:fldCharType="end"/>
            </w:r>
          </w:hyperlink>
        </w:p>
        <w:p w14:paraId="236D8AC6" w14:textId="10CC081D" w:rsidR="002C6533" w:rsidRDefault="002C6533">
          <w:pPr>
            <w:pStyle w:val="TOC2"/>
            <w:tabs>
              <w:tab w:val="right" w:leader="dot" w:pos="9010"/>
            </w:tabs>
            <w:rPr>
              <w:b w:val="0"/>
              <w:bCs w:val="0"/>
              <w:noProof/>
              <w:sz w:val="24"/>
              <w:szCs w:val="24"/>
            </w:rPr>
          </w:pPr>
          <w:hyperlink w:anchor="_Toc524688834" w:history="1">
            <w:r w:rsidRPr="005736AE">
              <w:rPr>
                <w:rStyle w:val="Hyperlink"/>
                <w:noProof/>
              </w:rPr>
              <w:t>5.1. The pipeline of tasks</w:t>
            </w:r>
            <w:r>
              <w:rPr>
                <w:noProof/>
                <w:webHidden/>
              </w:rPr>
              <w:tab/>
            </w:r>
            <w:r>
              <w:rPr>
                <w:noProof/>
                <w:webHidden/>
              </w:rPr>
              <w:fldChar w:fldCharType="begin"/>
            </w:r>
            <w:r>
              <w:rPr>
                <w:noProof/>
                <w:webHidden/>
              </w:rPr>
              <w:instrText xml:space="preserve"> PAGEREF _Toc524688834 \h </w:instrText>
            </w:r>
            <w:r>
              <w:rPr>
                <w:noProof/>
                <w:webHidden/>
              </w:rPr>
            </w:r>
            <w:r>
              <w:rPr>
                <w:noProof/>
                <w:webHidden/>
              </w:rPr>
              <w:fldChar w:fldCharType="separate"/>
            </w:r>
            <w:r>
              <w:rPr>
                <w:noProof/>
                <w:webHidden/>
              </w:rPr>
              <w:t>12</w:t>
            </w:r>
            <w:r>
              <w:rPr>
                <w:noProof/>
                <w:webHidden/>
              </w:rPr>
              <w:fldChar w:fldCharType="end"/>
            </w:r>
          </w:hyperlink>
        </w:p>
        <w:p w14:paraId="3C71872D" w14:textId="4E64079F" w:rsidR="002C6533" w:rsidRDefault="002C6533">
          <w:pPr>
            <w:pStyle w:val="TOC2"/>
            <w:tabs>
              <w:tab w:val="right" w:leader="dot" w:pos="9010"/>
            </w:tabs>
            <w:rPr>
              <w:b w:val="0"/>
              <w:bCs w:val="0"/>
              <w:noProof/>
              <w:sz w:val="24"/>
              <w:szCs w:val="24"/>
            </w:rPr>
          </w:pPr>
          <w:hyperlink w:anchor="_Toc524688835" w:history="1">
            <w:r w:rsidRPr="005736AE">
              <w:rPr>
                <w:rStyle w:val="Hyperlink"/>
                <w:noProof/>
              </w:rPr>
              <w:t>5.2. Python “Invoke” framework</w:t>
            </w:r>
            <w:r>
              <w:rPr>
                <w:noProof/>
                <w:webHidden/>
              </w:rPr>
              <w:tab/>
            </w:r>
            <w:r>
              <w:rPr>
                <w:noProof/>
                <w:webHidden/>
              </w:rPr>
              <w:fldChar w:fldCharType="begin"/>
            </w:r>
            <w:r>
              <w:rPr>
                <w:noProof/>
                <w:webHidden/>
              </w:rPr>
              <w:instrText xml:space="preserve"> PAGEREF _Toc524688835 \h </w:instrText>
            </w:r>
            <w:r>
              <w:rPr>
                <w:noProof/>
                <w:webHidden/>
              </w:rPr>
            </w:r>
            <w:r>
              <w:rPr>
                <w:noProof/>
                <w:webHidden/>
              </w:rPr>
              <w:fldChar w:fldCharType="separate"/>
            </w:r>
            <w:r>
              <w:rPr>
                <w:noProof/>
                <w:webHidden/>
              </w:rPr>
              <w:t>12</w:t>
            </w:r>
            <w:r>
              <w:rPr>
                <w:noProof/>
                <w:webHidden/>
              </w:rPr>
              <w:fldChar w:fldCharType="end"/>
            </w:r>
          </w:hyperlink>
        </w:p>
        <w:p w14:paraId="6A5B9A7E" w14:textId="3993F048" w:rsidR="002C6533" w:rsidRDefault="002C6533">
          <w:pPr>
            <w:pStyle w:val="TOC2"/>
            <w:tabs>
              <w:tab w:val="right" w:leader="dot" w:pos="9010"/>
            </w:tabs>
            <w:rPr>
              <w:b w:val="0"/>
              <w:bCs w:val="0"/>
              <w:noProof/>
              <w:sz w:val="24"/>
              <w:szCs w:val="24"/>
            </w:rPr>
          </w:pPr>
          <w:hyperlink w:anchor="_Toc524688836" w:history="1">
            <w:r w:rsidRPr="005736AE">
              <w:rPr>
                <w:rStyle w:val="Hyperlink"/>
                <w:noProof/>
              </w:rPr>
              <w:t>5.3. Named Entity downloading</w:t>
            </w:r>
            <w:r>
              <w:rPr>
                <w:noProof/>
                <w:webHidden/>
              </w:rPr>
              <w:tab/>
            </w:r>
            <w:r>
              <w:rPr>
                <w:noProof/>
                <w:webHidden/>
              </w:rPr>
              <w:fldChar w:fldCharType="begin"/>
            </w:r>
            <w:r>
              <w:rPr>
                <w:noProof/>
                <w:webHidden/>
              </w:rPr>
              <w:instrText xml:space="preserve"> PAGEREF _Toc524688836 \h </w:instrText>
            </w:r>
            <w:r>
              <w:rPr>
                <w:noProof/>
                <w:webHidden/>
              </w:rPr>
            </w:r>
            <w:r>
              <w:rPr>
                <w:noProof/>
                <w:webHidden/>
              </w:rPr>
              <w:fldChar w:fldCharType="separate"/>
            </w:r>
            <w:r>
              <w:rPr>
                <w:noProof/>
                <w:webHidden/>
              </w:rPr>
              <w:t>15</w:t>
            </w:r>
            <w:r>
              <w:rPr>
                <w:noProof/>
                <w:webHidden/>
              </w:rPr>
              <w:fldChar w:fldCharType="end"/>
            </w:r>
          </w:hyperlink>
        </w:p>
        <w:p w14:paraId="5742C91C" w14:textId="284CD775" w:rsidR="002C6533" w:rsidRDefault="002C6533">
          <w:pPr>
            <w:pStyle w:val="TOC2"/>
            <w:tabs>
              <w:tab w:val="right" w:leader="dot" w:pos="9010"/>
            </w:tabs>
            <w:rPr>
              <w:b w:val="0"/>
              <w:bCs w:val="0"/>
              <w:noProof/>
              <w:sz w:val="24"/>
              <w:szCs w:val="24"/>
            </w:rPr>
          </w:pPr>
          <w:hyperlink w:anchor="_Toc524688837" w:history="1">
            <w:r w:rsidRPr="005736AE">
              <w:rPr>
                <w:rStyle w:val="Hyperlink"/>
                <w:noProof/>
              </w:rPr>
              <w:t>5.4. Raw Hansard downloading</w:t>
            </w:r>
            <w:r>
              <w:rPr>
                <w:noProof/>
                <w:webHidden/>
              </w:rPr>
              <w:tab/>
            </w:r>
            <w:r>
              <w:rPr>
                <w:noProof/>
                <w:webHidden/>
              </w:rPr>
              <w:fldChar w:fldCharType="begin"/>
            </w:r>
            <w:r>
              <w:rPr>
                <w:noProof/>
                <w:webHidden/>
              </w:rPr>
              <w:instrText xml:space="preserve"> PAGEREF _Toc524688837 \h </w:instrText>
            </w:r>
            <w:r>
              <w:rPr>
                <w:noProof/>
                <w:webHidden/>
              </w:rPr>
            </w:r>
            <w:r>
              <w:rPr>
                <w:noProof/>
                <w:webHidden/>
              </w:rPr>
              <w:fldChar w:fldCharType="separate"/>
            </w:r>
            <w:r>
              <w:rPr>
                <w:noProof/>
                <w:webHidden/>
              </w:rPr>
              <w:t>15</w:t>
            </w:r>
            <w:r>
              <w:rPr>
                <w:noProof/>
                <w:webHidden/>
              </w:rPr>
              <w:fldChar w:fldCharType="end"/>
            </w:r>
          </w:hyperlink>
        </w:p>
        <w:p w14:paraId="382A223F" w14:textId="7DC88171" w:rsidR="002C6533" w:rsidRDefault="002C6533">
          <w:pPr>
            <w:pStyle w:val="TOC2"/>
            <w:tabs>
              <w:tab w:val="right" w:leader="dot" w:pos="9010"/>
            </w:tabs>
            <w:rPr>
              <w:b w:val="0"/>
              <w:bCs w:val="0"/>
              <w:noProof/>
              <w:sz w:val="24"/>
              <w:szCs w:val="24"/>
            </w:rPr>
          </w:pPr>
          <w:hyperlink w:anchor="_Toc524688838" w:history="1">
            <w:r w:rsidRPr="005736AE">
              <w:rPr>
                <w:rStyle w:val="Hyperlink"/>
                <w:noProof/>
              </w:rPr>
              <w:t>5.5. Hansard processing</w:t>
            </w:r>
            <w:r>
              <w:rPr>
                <w:noProof/>
                <w:webHidden/>
              </w:rPr>
              <w:tab/>
            </w:r>
            <w:r>
              <w:rPr>
                <w:noProof/>
                <w:webHidden/>
              </w:rPr>
              <w:fldChar w:fldCharType="begin"/>
            </w:r>
            <w:r>
              <w:rPr>
                <w:noProof/>
                <w:webHidden/>
              </w:rPr>
              <w:instrText xml:space="preserve"> PAGEREF _Toc524688838 \h </w:instrText>
            </w:r>
            <w:r>
              <w:rPr>
                <w:noProof/>
                <w:webHidden/>
              </w:rPr>
            </w:r>
            <w:r>
              <w:rPr>
                <w:noProof/>
                <w:webHidden/>
              </w:rPr>
              <w:fldChar w:fldCharType="separate"/>
            </w:r>
            <w:r>
              <w:rPr>
                <w:noProof/>
                <w:webHidden/>
              </w:rPr>
              <w:t>16</w:t>
            </w:r>
            <w:r>
              <w:rPr>
                <w:noProof/>
                <w:webHidden/>
              </w:rPr>
              <w:fldChar w:fldCharType="end"/>
            </w:r>
          </w:hyperlink>
        </w:p>
        <w:p w14:paraId="43709404" w14:textId="6E14F065" w:rsidR="002C6533" w:rsidRDefault="002C6533">
          <w:pPr>
            <w:pStyle w:val="TOC2"/>
            <w:tabs>
              <w:tab w:val="right" w:leader="dot" w:pos="9010"/>
            </w:tabs>
            <w:rPr>
              <w:b w:val="0"/>
              <w:bCs w:val="0"/>
              <w:noProof/>
              <w:sz w:val="24"/>
              <w:szCs w:val="24"/>
            </w:rPr>
          </w:pPr>
          <w:hyperlink w:anchor="_Toc524688839" w:history="1">
            <w:r w:rsidRPr="005736AE">
              <w:rPr>
                <w:rStyle w:val="Hyperlink"/>
                <w:noProof/>
              </w:rPr>
              <w:t>5.6. Hansard chunking</w:t>
            </w:r>
            <w:r>
              <w:rPr>
                <w:noProof/>
                <w:webHidden/>
              </w:rPr>
              <w:tab/>
            </w:r>
            <w:r>
              <w:rPr>
                <w:noProof/>
                <w:webHidden/>
              </w:rPr>
              <w:fldChar w:fldCharType="begin"/>
            </w:r>
            <w:r>
              <w:rPr>
                <w:noProof/>
                <w:webHidden/>
              </w:rPr>
              <w:instrText xml:space="preserve"> PAGEREF _Toc524688839 \h </w:instrText>
            </w:r>
            <w:r>
              <w:rPr>
                <w:noProof/>
                <w:webHidden/>
              </w:rPr>
            </w:r>
            <w:r>
              <w:rPr>
                <w:noProof/>
                <w:webHidden/>
              </w:rPr>
              <w:fldChar w:fldCharType="separate"/>
            </w:r>
            <w:r>
              <w:rPr>
                <w:noProof/>
                <w:webHidden/>
              </w:rPr>
              <w:t>16</w:t>
            </w:r>
            <w:r>
              <w:rPr>
                <w:noProof/>
                <w:webHidden/>
              </w:rPr>
              <w:fldChar w:fldCharType="end"/>
            </w:r>
          </w:hyperlink>
        </w:p>
        <w:p w14:paraId="50EB4215" w14:textId="47F4A375" w:rsidR="002C6533" w:rsidRDefault="002C6533">
          <w:pPr>
            <w:pStyle w:val="TOC2"/>
            <w:tabs>
              <w:tab w:val="right" w:leader="dot" w:pos="9010"/>
            </w:tabs>
            <w:rPr>
              <w:b w:val="0"/>
              <w:bCs w:val="0"/>
              <w:noProof/>
              <w:sz w:val="24"/>
              <w:szCs w:val="24"/>
            </w:rPr>
          </w:pPr>
          <w:hyperlink w:anchor="_Toc524688840" w:history="1">
            <w:r w:rsidRPr="005736AE">
              <w:rPr>
                <w:rStyle w:val="Hyperlink"/>
                <w:noProof/>
              </w:rPr>
              <w:t>5.7. Hansard interpolation</w:t>
            </w:r>
            <w:r>
              <w:rPr>
                <w:noProof/>
                <w:webHidden/>
              </w:rPr>
              <w:tab/>
            </w:r>
            <w:r>
              <w:rPr>
                <w:noProof/>
                <w:webHidden/>
              </w:rPr>
              <w:fldChar w:fldCharType="begin"/>
            </w:r>
            <w:r>
              <w:rPr>
                <w:noProof/>
                <w:webHidden/>
              </w:rPr>
              <w:instrText xml:space="preserve"> PAGEREF _Toc524688840 \h </w:instrText>
            </w:r>
            <w:r>
              <w:rPr>
                <w:noProof/>
                <w:webHidden/>
              </w:rPr>
            </w:r>
            <w:r>
              <w:rPr>
                <w:noProof/>
                <w:webHidden/>
              </w:rPr>
              <w:fldChar w:fldCharType="separate"/>
            </w:r>
            <w:r>
              <w:rPr>
                <w:noProof/>
                <w:webHidden/>
              </w:rPr>
              <w:t>18</w:t>
            </w:r>
            <w:r>
              <w:rPr>
                <w:noProof/>
                <w:webHidden/>
              </w:rPr>
              <w:fldChar w:fldCharType="end"/>
            </w:r>
          </w:hyperlink>
        </w:p>
        <w:p w14:paraId="6C52F74B" w14:textId="472158B7" w:rsidR="002C6533" w:rsidRDefault="002C6533">
          <w:pPr>
            <w:pStyle w:val="TOC2"/>
            <w:tabs>
              <w:tab w:val="right" w:leader="dot" w:pos="9010"/>
            </w:tabs>
            <w:rPr>
              <w:b w:val="0"/>
              <w:bCs w:val="0"/>
              <w:noProof/>
              <w:sz w:val="24"/>
              <w:szCs w:val="24"/>
            </w:rPr>
          </w:pPr>
          <w:hyperlink w:anchor="_Toc524688841" w:history="1">
            <w:r w:rsidRPr="005736AE">
              <w:rPr>
                <w:rStyle w:val="Hyperlink"/>
                <w:noProof/>
              </w:rPr>
              <w:t>5.8. Hansard numerification</w:t>
            </w:r>
            <w:r>
              <w:rPr>
                <w:noProof/>
                <w:webHidden/>
              </w:rPr>
              <w:tab/>
            </w:r>
            <w:r>
              <w:rPr>
                <w:noProof/>
                <w:webHidden/>
              </w:rPr>
              <w:fldChar w:fldCharType="begin"/>
            </w:r>
            <w:r>
              <w:rPr>
                <w:noProof/>
                <w:webHidden/>
              </w:rPr>
              <w:instrText xml:space="preserve"> PAGEREF _Toc524688841 \h </w:instrText>
            </w:r>
            <w:r>
              <w:rPr>
                <w:noProof/>
                <w:webHidden/>
              </w:rPr>
            </w:r>
            <w:r>
              <w:rPr>
                <w:noProof/>
                <w:webHidden/>
              </w:rPr>
              <w:fldChar w:fldCharType="separate"/>
            </w:r>
            <w:r>
              <w:rPr>
                <w:noProof/>
                <w:webHidden/>
              </w:rPr>
              <w:t>19</w:t>
            </w:r>
            <w:r>
              <w:rPr>
                <w:noProof/>
                <w:webHidden/>
              </w:rPr>
              <w:fldChar w:fldCharType="end"/>
            </w:r>
          </w:hyperlink>
        </w:p>
        <w:p w14:paraId="45E5E604" w14:textId="79F7736E" w:rsidR="002C6533" w:rsidRDefault="002C6533">
          <w:pPr>
            <w:pStyle w:val="TOC2"/>
            <w:tabs>
              <w:tab w:val="right" w:leader="dot" w:pos="9010"/>
            </w:tabs>
            <w:rPr>
              <w:b w:val="0"/>
              <w:bCs w:val="0"/>
              <w:noProof/>
              <w:sz w:val="24"/>
              <w:szCs w:val="24"/>
            </w:rPr>
          </w:pPr>
          <w:hyperlink w:anchor="_Toc524688842" w:history="1">
            <w:r w:rsidRPr="005736AE">
              <w:rPr>
                <w:rStyle w:val="Hyperlink"/>
                <w:noProof/>
              </w:rPr>
              <w:t>5.9. Partition into datasets and sizes</w:t>
            </w:r>
            <w:r>
              <w:rPr>
                <w:noProof/>
                <w:webHidden/>
              </w:rPr>
              <w:tab/>
            </w:r>
            <w:r>
              <w:rPr>
                <w:noProof/>
                <w:webHidden/>
              </w:rPr>
              <w:fldChar w:fldCharType="begin"/>
            </w:r>
            <w:r>
              <w:rPr>
                <w:noProof/>
                <w:webHidden/>
              </w:rPr>
              <w:instrText xml:space="preserve"> PAGEREF _Toc524688842 \h </w:instrText>
            </w:r>
            <w:r>
              <w:rPr>
                <w:noProof/>
                <w:webHidden/>
              </w:rPr>
            </w:r>
            <w:r>
              <w:rPr>
                <w:noProof/>
                <w:webHidden/>
              </w:rPr>
              <w:fldChar w:fldCharType="separate"/>
            </w:r>
            <w:r>
              <w:rPr>
                <w:noProof/>
                <w:webHidden/>
              </w:rPr>
              <w:t>21</w:t>
            </w:r>
            <w:r>
              <w:rPr>
                <w:noProof/>
                <w:webHidden/>
              </w:rPr>
              <w:fldChar w:fldCharType="end"/>
            </w:r>
          </w:hyperlink>
        </w:p>
        <w:p w14:paraId="1FB60557" w14:textId="507854F7" w:rsidR="002C6533" w:rsidRDefault="002C6533">
          <w:pPr>
            <w:pStyle w:val="TOC2"/>
            <w:tabs>
              <w:tab w:val="right" w:leader="dot" w:pos="9010"/>
            </w:tabs>
            <w:rPr>
              <w:b w:val="0"/>
              <w:bCs w:val="0"/>
              <w:noProof/>
              <w:sz w:val="24"/>
              <w:szCs w:val="24"/>
            </w:rPr>
          </w:pPr>
          <w:hyperlink w:anchor="_Toc524688843" w:history="1">
            <w:r w:rsidRPr="005736AE">
              <w:rPr>
                <w:rStyle w:val="Hyperlink"/>
                <w:noProof/>
              </w:rPr>
              <w:t>5.10. Formation of tensors</w:t>
            </w:r>
            <w:r>
              <w:rPr>
                <w:noProof/>
                <w:webHidden/>
              </w:rPr>
              <w:tab/>
            </w:r>
            <w:r>
              <w:rPr>
                <w:noProof/>
                <w:webHidden/>
              </w:rPr>
              <w:fldChar w:fldCharType="begin"/>
            </w:r>
            <w:r>
              <w:rPr>
                <w:noProof/>
                <w:webHidden/>
              </w:rPr>
              <w:instrText xml:space="preserve"> PAGEREF _Toc524688843 \h </w:instrText>
            </w:r>
            <w:r>
              <w:rPr>
                <w:noProof/>
                <w:webHidden/>
              </w:rPr>
            </w:r>
            <w:r>
              <w:rPr>
                <w:noProof/>
                <w:webHidden/>
              </w:rPr>
              <w:fldChar w:fldCharType="separate"/>
            </w:r>
            <w:r>
              <w:rPr>
                <w:noProof/>
                <w:webHidden/>
              </w:rPr>
              <w:t>23</w:t>
            </w:r>
            <w:r>
              <w:rPr>
                <w:noProof/>
                <w:webHidden/>
              </w:rPr>
              <w:fldChar w:fldCharType="end"/>
            </w:r>
          </w:hyperlink>
        </w:p>
        <w:p w14:paraId="24F7A4F0" w14:textId="0F6A8943" w:rsidR="002C6533" w:rsidRDefault="002C6533">
          <w:pPr>
            <w:pStyle w:val="TOC1"/>
            <w:tabs>
              <w:tab w:val="left" w:pos="480"/>
              <w:tab w:val="right" w:leader="dot" w:pos="9010"/>
            </w:tabs>
            <w:rPr>
              <w:b w:val="0"/>
              <w:bCs w:val="0"/>
              <w:i w:val="0"/>
              <w:iCs w:val="0"/>
              <w:noProof/>
            </w:rPr>
          </w:pPr>
          <w:hyperlink w:anchor="_Toc524688844" w:history="1">
            <w:r w:rsidRPr="005736AE">
              <w:rPr>
                <w:rStyle w:val="Hyperlink"/>
                <w:noProof/>
              </w:rPr>
              <w:t>6.</w:t>
            </w:r>
            <w:r>
              <w:rPr>
                <w:b w:val="0"/>
                <w:bCs w:val="0"/>
                <w:i w:val="0"/>
                <w:iCs w:val="0"/>
                <w:noProof/>
              </w:rPr>
              <w:tab/>
            </w:r>
            <w:r w:rsidRPr="005736AE">
              <w:rPr>
                <w:rStyle w:val="Hyperlink"/>
                <w:noProof/>
              </w:rPr>
              <w:t>Implementation issues</w:t>
            </w:r>
            <w:r>
              <w:rPr>
                <w:noProof/>
                <w:webHidden/>
              </w:rPr>
              <w:tab/>
            </w:r>
            <w:r>
              <w:rPr>
                <w:noProof/>
                <w:webHidden/>
              </w:rPr>
              <w:fldChar w:fldCharType="begin"/>
            </w:r>
            <w:r>
              <w:rPr>
                <w:noProof/>
                <w:webHidden/>
              </w:rPr>
              <w:instrText xml:space="preserve"> PAGEREF _Toc524688844 \h </w:instrText>
            </w:r>
            <w:r>
              <w:rPr>
                <w:noProof/>
                <w:webHidden/>
              </w:rPr>
            </w:r>
            <w:r>
              <w:rPr>
                <w:noProof/>
                <w:webHidden/>
              </w:rPr>
              <w:fldChar w:fldCharType="separate"/>
            </w:r>
            <w:r>
              <w:rPr>
                <w:noProof/>
                <w:webHidden/>
              </w:rPr>
              <w:t>24</w:t>
            </w:r>
            <w:r>
              <w:rPr>
                <w:noProof/>
                <w:webHidden/>
              </w:rPr>
              <w:fldChar w:fldCharType="end"/>
            </w:r>
          </w:hyperlink>
        </w:p>
        <w:p w14:paraId="4B7F45DB" w14:textId="786BEA46" w:rsidR="002C6533" w:rsidRDefault="002C6533">
          <w:pPr>
            <w:pStyle w:val="TOC2"/>
            <w:tabs>
              <w:tab w:val="right" w:leader="dot" w:pos="9010"/>
            </w:tabs>
            <w:rPr>
              <w:b w:val="0"/>
              <w:bCs w:val="0"/>
              <w:noProof/>
              <w:sz w:val="24"/>
              <w:szCs w:val="24"/>
            </w:rPr>
          </w:pPr>
          <w:hyperlink w:anchor="_Toc524688845" w:history="1">
            <w:r w:rsidRPr="005736AE">
              <w:rPr>
                <w:rStyle w:val="Hyperlink"/>
                <w:noProof/>
              </w:rPr>
              <w:t>6.1. Wikipedia data cleanliness</w:t>
            </w:r>
            <w:r>
              <w:rPr>
                <w:noProof/>
                <w:webHidden/>
              </w:rPr>
              <w:tab/>
            </w:r>
            <w:r>
              <w:rPr>
                <w:noProof/>
                <w:webHidden/>
              </w:rPr>
              <w:fldChar w:fldCharType="begin"/>
            </w:r>
            <w:r>
              <w:rPr>
                <w:noProof/>
                <w:webHidden/>
              </w:rPr>
              <w:instrText xml:space="preserve"> PAGEREF _Toc524688845 \h </w:instrText>
            </w:r>
            <w:r>
              <w:rPr>
                <w:noProof/>
                <w:webHidden/>
              </w:rPr>
            </w:r>
            <w:r>
              <w:rPr>
                <w:noProof/>
                <w:webHidden/>
              </w:rPr>
              <w:fldChar w:fldCharType="separate"/>
            </w:r>
            <w:r>
              <w:rPr>
                <w:noProof/>
                <w:webHidden/>
              </w:rPr>
              <w:t>24</w:t>
            </w:r>
            <w:r>
              <w:rPr>
                <w:noProof/>
                <w:webHidden/>
              </w:rPr>
              <w:fldChar w:fldCharType="end"/>
            </w:r>
          </w:hyperlink>
        </w:p>
        <w:p w14:paraId="6CA7C503" w14:textId="593D75A5" w:rsidR="002C6533" w:rsidRDefault="002C6533">
          <w:pPr>
            <w:pStyle w:val="TOC2"/>
            <w:tabs>
              <w:tab w:val="right" w:leader="dot" w:pos="9010"/>
            </w:tabs>
            <w:rPr>
              <w:b w:val="0"/>
              <w:bCs w:val="0"/>
              <w:noProof/>
              <w:sz w:val="24"/>
              <w:szCs w:val="24"/>
            </w:rPr>
          </w:pPr>
          <w:hyperlink w:anchor="_Toc524688846" w:history="1">
            <w:r w:rsidRPr="005736AE">
              <w:rPr>
                <w:rStyle w:val="Hyperlink"/>
                <w:noProof/>
              </w:rPr>
              <w:t>6.2. Interpolation overlaps</w:t>
            </w:r>
            <w:r>
              <w:rPr>
                <w:noProof/>
                <w:webHidden/>
              </w:rPr>
              <w:tab/>
            </w:r>
            <w:r>
              <w:rPr>
                <w:noProof/>
                <w:webHidden/>
              </w:rPr>
              <w:fldChar w:fldCharType="begin"/>
            </w:r>
            <w:r>
              <w:rPr>
                <w:noProof/>
                <w:webHidden/>
              </w:rPr>
              <w:instrText xml:space="preserve"> PAGEREF _Toc524688846 \h </w:instrText>
            </w:r>
            <w:r>
              <w:rPr>
                <w:noProof/>
                <w:webHidden/>
              </w:rPr>
            </w:r>
            <w:r>
              <w:rPr>
                <w:noProof/>
                <w:webHidden/>
              </w:rPr>
              <w:fldChar w:fldCharType="separate"/>
            </w:r>
            <w:r>
              <w:rPr>
                <w:noProof/>
                <w:webHidden/>
              </w:rPr>
              <w:t>25</w:t>
            </w:r>
            <w:r>
              <w:rPr>
                <w:noProof/>
                <w:webHidden/>
              </w:rPr>
              <w:fldChar w:fldCharType="end"/>
            </w:r>
          </w:hyperlink>
        </w:p>
        <w:p w14:paraId="7B3DF7DA" w14:textId="48572343" w:rsidR="002C6533" w:rsidRDefault="002C6533">
          <w:pPr>
            <w:pStyle w:val="TOC2"/>
            <w:tabs>
              <w:tab w:val="right" w:leader="dot" w:pos="9010"/>
            </w:tabs>
            <w:rPr>
              <w:b w:val="0"/>
              <w:bCs w:val="0"/>
              <w:noProof/>
              <w:sz w:val="24"/>
              <w:szCs w:val="24"/>
            </w:rPr>
          </w:pPr>
          <w:hyperlink w:anchor="_Toc524688847" w:history="1">
            <w:r w:rsidRPr="005736AE">
              <w:rPr>
                <w:rStyle w:val="Hyperlink"/>
                <w:noProof/>
              </w:rPr>
              <w:t>6.3. NLTK Treebank word span_tokenize bugs</w:t>
            </w:r>
            <w:r>
              <w:rPr>
                <w:noProof/>
                <w:webHidden/>
              </w:rPr>
              <w:tab/>
            </w:r>
            <w:r>
              <w:rPr>
                <w:noProof/>
                <w:webHidden/>
              </w:rPr>
              <w:fldChar w:fldCharType="begin"/>
            </w:r>
            <w:r>
              <w:rPr>
                <w:noProof/>
                <w:webHidden/>
              </w:rPr>
              <w:instrText xml:space="preserve"> PAGEREF _Toc524688847 \h </w:instrText>
            </w:r>
            <w:r>
              <w:rPr>
                <w:noProof/>
                <w:webHidden/>
              </w:rPr>
            </w:r>
            <w:r>
              <w:rPr>
                <w:noProof/>
                <w:webHidden/>
              </w:rPr>
              <w:fldChar w:fldCharType="separate"/>
            </w:r>
            <w:r>
              <w:rPr>
                <w:noProof/>
                <w:webHidden/>
              </w:rPr>
              <w:t>26</w:t>
            </w:r>
            <w:r>
              <w:rPr>
                <w:noProof/>
                <w:webHidden/>
              </w:rPr>
              <w:fldChar w:fldCharType="end"/>
            </w:r>
          </w:hyperlink>
        </w:p>
        <w:p w14:paraId="135A5877" w14:textId="11300320" w:rsidR="002C6533" w:rsidRDefault="002C6533">
          <w:pPr>
            <w:pStyle w:val="TOC2"/>
            <w:tabs>
              <w:tab w:val="right" w:leader="dot" w:pos="9010"/>
            </w:tabs>
            <w:rPr>
              <w:b w:val="0"/>
              <w:bCs w:val="0"/>
              <w:noProof/>
              <w:sz w:val="24"/>
              <w:szCs w:val="24"/>
            </w:rPr>
          </w:pPr>
          <w:hyperlink w:anchor="_Toc524688848" w:history="1">
            <w:r w:rsidRPr="005736AE">
              <w:rPr>
                <w:rStyle w:val="Hyperlink"/>
                <w:noProof/>
              </w:rPr>
              <w:t>6.4. Toy dataset model – tensor formation</w:t>
            </w:r>
            <w:r>
              <w:rPr>
                <w:noProof/>
                <w:webHidden/>
              </w:rPr>
              <w:tab/>
            </w:r>
            <w:r>
              <w:rPr>
                <w:noProof/>
                <w:webHidden/>
              </w:rPr>
              <w:fldChar w:fldCharType="begin"/>
            </w:r>
            <w:r>
              <w:rPr>
                <w:noProof/>
                <w:webHidden/>
              </w:rPr>
              <w:instrText xml:space="preserve"> PAGEREF _Toc524688848 \h </w:instrText>
            </w:r>
            <w:r>
              <w:rPr>
                <w:noProof/>
                <w:webHidden/>
              </w:rPr>
            </w:r>
            <w:r>
              <w:rPr>
                <w:noProof/>
                <w:webHidden/>
              </w:rPr>
              <w:fldChar w:fldCharType="separate"/>
            </w:r>
            <w:r>
              <w:rPr>
                <w:noProof/>
                <w:webHidden/>
              </w:rPr>
              <w:t>26</w:t>
            </w:r>
            <w:r>
              <w:rPr>
                <w:noProof/>
                <w:webHidden/>
              </w:rPr>
              <w:fldChar w:fldCharType="end"/>
            </w:r>
          </w:hyperlink>
        </w:p>
        <w:p w14:paraId="0C0080DC" w14:textId="03D22D2B" w:rsidR="002C6533" w:rsidRDefault="002C6533">
          <w:pPr>
            <w:pStyle w:val="TOC2"/>
            <w:tabs>
              <w:tab w:val="right" w:leader="dot" w:pos="9010"/>
            </w:tabs>
            <w:rPr>
              <w:b w:val="0"/>
              <w:bCs w:val="0"/>
              <w:noProof/>
              <w:sz w:val="24"/>
              <w:szCs w:val="24"/>
            </w:rPr>
          </w:pPr>
          <w:hyperlink w:anchor="_Toc524688849" w:history="1">
            <w:r w:rsidRPr="005736AE">
              <w:rPr>
                <w:rStyle w:val="Hyperlink"/>
                <w:noProof/>
              </w:rPr>
              <w:t>6.5. Hansard presentation issues</w:t>
            </w:r>
            <w:r>
              <w:rPr>
                <w:noProof/>
                <w:webHidden/>
              </w:rPr>
              <w:tab/>
            </w:r>
            <w:r>
              <w:rPr>
                <w:noProof/>
                <w:webHidden/>
              </w:rPr>
              <w:fldChar w:fldCharType="begin"/>
            </w:r>
            <w:r>
              <w:rPr>
                <w:noProof/>
                <w:webHidden/>
              </w:rPr>
              <w:instrText xml:space="preserve"> PAGEREF _Toc524688849 \h </w:instrText>
            </w:r>
            <w:r>
              <w:rPr>
                <w:noProof/>
                <w:webHidden/>
              </w:rPr>
            </w:r>
            <w:r>
              <w:rPr>
                <w:noProof/>
                <w:webHidden/>
              </w:rPr>
              <w:fldChar w:fldCharType="separate"/>
            </w:r>
            <w:r>
              <w:rPr>
                <w:noProof/>
                <w:webHidden/>
              </w:rPr>
              <w:t>27</w:t>
            </w:r>
            <w:r>
              <w:rPr>
                <w:noProof/>
                <w:webHidden/>
              </w:rPr>
              <w:fldChar w:fldCharType="end"/>
            </w:r>
          </w:hyperlink>
        </w:p>
        <w:p w14:paraId="0A5C312C" w14:textId="7A53FADB" w:rsidR="002C6533" w:rsidRDefault="002C6533">
          <w:pPr>
            <w:pStyle w:val="TOC1"/>
            <w:tabs>
              <w:tab w:val="left" w:pos="480"/>
              <w:tab w:val="right" w:leader="dot" w:pos="9010"/>
            </w:tabs>
            <w:rPr>
              <w:b w:val="0"/>
              <w:bCs w:val="0"/>
              <w:i w:val="0"/>
              <w:iCs w:val="0"/>
              <w:noProof/>
            </w:rPr>
          </w:pPr>
          <w:hyperlink w:anchor="_Toc524688850" w:history="1">
            <w:r w:rsidRPr="005736AE">
              <w:rPr>
                <w:rStyle w:val="Hyperlink"/>
                <w:noProof/>
              </w:rPr>
              <w:t>7.</w:t>
            </w:r>
            <w:r>
              <w:rPr>
                <w:b w:val="0"/>
                <w:bCs w:val="0"/>
                <w:i w:val="0"/>
                <w:iCs w:val="0"/>
                <w:noProof/>
              </w:rPr>
              <w:tab/>
            </w:r>
            <w:r w:rsidRPr="005736AE">
              <w:rPr>
                <w:rStyle w:val="Hyperlink"/>
                <w:noProof/>
              </w:rPr>
              <w:t>Evaluation and Testing</w:t>
            </w:r>
            <w:r>
              <w:rPr>
                <w:noProof/>
                <w:webHidden/>
              </w:rPr>
              <w:tab/>
            </w:r>
            <w:r>
              <w:rPr>
                <w:noProof/>
                <w:webHidden/>
              </w:rPr>
              <w:fldChar w:fldCharType="begin"/>
            </w:r>
            <w:r>
              <w:rPr>
                <w:noProof/>
                <w:webHidden/>
              </w:rPr>
              <w:instrText xml:space="preserve"> PAGEREF _Toc524688850 \h </w:instrText>
            </w:r>
            <w:r>
              <w:rPr>
                <w:noProof/>
                <w:webHidden/>
              </w:rPr>
            </w:r>
            <w:r>
              <w:rPr>
                <w:noProof/>
                <w:webHidden/>
              </w:rPr>
              <w:fldChar w:fldCharType="separate"/>
            </w:r>
            <w:r>
              <w:rPr>
                <w:noProof/>
                <w:webHidden/>
              </w:rPr>
              <w:t>28</w:t>
            </w:r>
            <w:r>
              <w:rPr>
                <w:noProof/>
                <w:webHidden/>
              </w:rPr>
              <w:fldChar w:fldCharType="end"/>
            </w:r>
          </w:hyperlink>
        </w:p>
        <w:p w14:paraId="0DD70FC6" w14:textId="02034D5F" w:rsidR="002C6533" w:rsidRDefault="002C6533">
          <w:pPr>
            <w:pStyle w:val="TOC2"/>
            <w:tabs>
              <w:tab w:val="right" w:leader="dot" w:pos="9010"/>
            </w:tabs>
            <w:rPr>
              <w:b w:val="0"/>
              <w:bCs w:val="0"/>
              <w:noProof/>
              <w:sz w:val="24"/>
              <w:szCs w:val="24"/>
            </w:rPr>
          </w:pPr>
          <w:hyperlink w:anchor="_Toc524688851" w:history="1">
            <w:r w:rsidRPr="005736AE">
              <w:rPr>
                <w:rStyle w:val="Hyperlink"/>
                <w:noProof/>
              </w:rPr>
              <w:t>7.1. Model evaluation</w:t>
            </w:r>
            <w:r>
              <w:rPr>
                <w:noProof/>
                <w:webHidden/>
              </w:rPr>
              <w:tab/>
            </w:r>
            <w:r>
              <w:rPr>
                <w:noProof/>
                <w:webHidden/>
              </w:rPr>
              <w:fldChar w:fldCharType="begin"/>
            </w:r>
            <w:r>
              <w:rPr>
                <w:noProof/>
                <w:webHidden/>
              </w:rPr>
              <w:instrText xml:space="preserve"> PAGEREF _Toc524688851 \h </w:instrText>
            </w:r>
            <w:r>
              <w:rPr>
                <w:noProof/>
                <w:webHidden/>
              </w:rPr>
            </w:r>
            <w:r>
              <w:rPr>
                <w:noProof/>
                <w:webHidden/>
              </w:rPr>
              <w:fldChar w:fldCharType="separate"/>
            </w:r>
            <w:r>
              <w:rPr>
                <w:noProof/>
                <w:webHidden/>
              </w:rPr>
              <w:t>28</w:t>
            </w:r>
            <w:r>
              <w:rPr>
                <w:noProof/>
                <w:webHidden/>
              </w:rPr>
              <w:fldChar w:fldCharType="end"/>
            </w:r>
          </w:hyperlink>
        </w:p>
        <w:p w14:paraId="0E84C78B" w14:textId="3A7C689B" w:rsidR="002C6533" w:rsidRDefault="002C6533">
          <w:pPr>
            <w:pStyle w:val="TOC3"/>
            <w:tabs>
              <w:tab w:val="right" w:leader="dot" w:pos="9010"/>
            </w:tabs>
            <w:rPr>
              <w:noProof/>
              <w:sz w:val="24"/>
              <w:szCs w:val="24"/>
            </w:rPr>
          </w:pPr>
          <w:hyperlink w:anchor="_Toc524688852" w:history="1">
            <w:r w:rsidRPr="005736AE">
              <w:rPr>
                <w:rStyle w:val="Hyperlink"/>
                <w:noProof/>
              </w:rPr>
              <w:t>7.1.1. Baseline results</w:t>
            </w:r>
            <w:r>
              <w:rPr>
                <w:noProof/>
                <w:webHidden/>
              </w:rPr>
              <w:tab/>
            </w:r>
            <w:r>
              <w:rPr>
                <w:noProof/>
                <w:webHidden/>
              </w:rPr>
              <w:fldChar w:fldCharType="begin"/>
            </w:r>
            <w:r>
              <w:rPr>
                <w:noProof/>
                <w:webHidden/>
              </w:rPr>
              <w:instrText xml:space="preserve"> PAGEREF _Toc524688852 \h </w:instrText>
            </w:r>
            <w:r>
              <w:rPr>
                <w:noProof/>
                <w:webHidden/>
              </w:rPr>
            </w:r>
            <w:r>
              <w:rPr>
                <w:noProof/>
                <w:webHidden/>
              </w:rPr>
              <w:fldChar w:fldCharType="separate"/>
            </w:r>
            <w:r>
              <w:rPr>
                <w:noProof/>
                <w:webHidden/>
              </w:rPr>
              <w:t>29</w:t>
            </w:r>
            <w:r>
              <w:rPr>
                <w:noProof/>
                <w:webHidden/>
              </w:rPr>
              <w:fldChar w:fldCharType="end"/>
            </w:r>
          </w:hyperlink>
        </w:p>
        <w:p w14:paraId="16E7E435" w14:textId="22104BE5" w:rsidR="002C6533" w:rsidRDefault="002C6533">
          <w:pPr>
            <w:pStyle w:val="TOC3"/>
            <w:tabs>
              <w:tab w:val="right" w:leader="dot" w:pos="9010"/>
            </w:tabs>
            <w:rPr>
              <w:noProof/>
              <w:sz w:val="24"/>
              <w:szCs w:val="24"/>
            </w:rPr>
          </w:pPr>
          <w:hyperlink w:anchor="_Toc524688853" w:history="1">
            <w:r w:rsidRPr="005736AE">
              <w:rPr>
                <w:rStyle w:val="Hyperlink"/>
                <w:noProof/>
              </w:rPr>
              <w:t>7.1.2. The ‘mini’ dataset</w:t>
            </w:r>
            <w:r>
              <w:rPr>
                <w:noProof/>
                <w:webHidden/>
              </w:rPr>
              <w:tab/>
            </w:r>
            <w:r>
              <w:rPr>
                <w:noProof/>
                <w:webHidden/>
              </w:rPr>
              <w:fldChar w:fldCharType="begin"/>
            </w:r>
            <w:r>
              <w:rPr>
                <w:noProof/>
                <w:webHidden/>
              </w:rPr>
              <w:instrText xml:space="preserve"> PAGEREF _Toc524688853 \h </w:instrText>
            </w:r>
            <w:r>
              <w:rPr>
                <w:noProof/>
                <w:webHidden/>
              </w:rPr>
            </w:r>
            <w:r>
              <w:rPr>
                <w:noProof/>
                <w:webHidden/>
              </w:rPr>
              <w:fldChar w:fldCharType="separate"/>
            </w:r>
            <w:r>
              <w:rPr>
                <w:noProof/>
                <w:webHidden/>
              </w:rPr>
              <w:t>29</w:t>
            </w:r>
            <w:r>
              <w:rPr>
                <w:noProof/>
                <w:webHidden/>
              </w:rPr>
              <w:fldChar w:fldCharType="end"/>
            </w:r>
          </w:hyperlink>
        </w:p>
        <w:p w14:paraId="592A8E62" w14:textId="02004330" w:rsidR="002C6533" w:rsidRDefault="002C6533">
          <w:pPr>
            <w:pStyle w:val="TOC3"/>
            <w:tabs>
              <w:tab w:val="right" w:leader="dot" w:pos="9010"/>
            </w:tabs>
            <w:rPr>
              <w:noProof/>
              <w:sz w:val="24"/>
              <w:szCs w:val="24"/>
            </w:rPr>
          </w:pPr>
          <w:hyperlink w:anchor="_Toc524688854" w:history="1">
            <w:r w:rsidRPr="005736AE">
              <w:rPr>
                <w:rStyle w:val="Hyperlink"/>
                <w:noProof/>
              </w:rPr>
              <w:t>7.1.3. The ‘toy’ dataset, version 1</w:t>
            </w:r>
            <w:r>
              <w:rPr>
                <w:noProof/>
                <w:webHidden/>
              </w:rPr>
              <w:tab/>
            </w:r>
            <w:r>
              <w:rPr>
                <w:noProof/>
                <w:webHidden/>
              </w:rPr>
              <w:fldChar w:fldCharType="begin"/>
            </w:r>
            <w:r>
              <w:rPr>
                <w:noProof/>
                <w:webHidden/>
              </w:rPr>
              <w:instrText xml:space="preserve"> PAGEREF _Toc524688854 \h </w:instrText>
            </w:r>
            <w:r>
              <w:rPr>
                <w:noProof/>
                <w:webHidden/>
              </w:rPr>
            </w:r>
            <w:r>
              <w:rPr>
                <w:noProof/>
                <w:webHidden/>
              </w:rPr>
              <w:fldChar w:fldCharType="separate"/>
            </w:r>
            <w:r>
              <w:rPr>
                <w:noProof/>
                <w:webHidden/>
              </w:rPr>
              <w:t>31</w:t>
            </w:r>
            <w:r>
              <w:rPr>
                <w:noProof/>
                <w:webHidden/>
              </w:rPr>
              <w:fldChar w:fldCharType="end"/>
            </w:r>
          </w:hyperlink>
        </w:p>
        <w:p w14:paraId="50A52A3B" w14:textId="15502A90" w:rsidR="002C6533" w:rsidRDefault="002C6533">
          <w:pPr>
            <w:pStyle w:val="TOC3"/>
            <w:tabs>
              <w:tab w:val="right" w:leader="dot" w:pos="9010"/>
            </w:tabs>
            <w:rPr>
              <w:noProof/>
              <w:sz w:val="24"/>
              <w:szCs w:val="24"/>
            </w:rPr>
          </w:pPr>
          <w:hyperlink w:anchor="_Toc524688855" w:history="1">
            <w:r w:rsidRPr="005736AE">
              <w:rPr>
                <w:rStyle w:val="Hyperlink"/>
                <w:noProof/>
              </w:rPr>
              <w:t>7.1.4. The ‘toy’ dataset, versions 2 and 3</w:t>
            </w:r>
            <w:r>
              <w:rPr>
                <w:noProof/>
                <w:webHidden/>
              </w:rPr>
              <w:tab/>
            </w:r>
            <w:r>
              <w:rPr>
                <w:noProof/>
                <w:webHidden/>
              </w:rPr>
              <w:fldChar w:fldCharType="begin"/>
            </w:r>
            <w:r>
              <w:rPr>
                <w:noProof/>
                <w:webHidden/>
              </w:rPr>
              <w:instrText xml:space="preserve"> PAGEREF _Toc524688855 \h </w:instrText>
            </w:r>
            <w:r>
              <w:rPr>
                <w:noProof/>
                <w:webHidden/>
              </w:rPr>
            </w:r>
            <w:r>
              <w:rPr>
                <w:noProof/>
                <w:webHidden/>
              </w:rPr>
              <w:fldChar w:fldCharType="separate"/>
            </w:r>
            <w:r>
              <w:rPr>
                <w:noProof/>
                <w:webHidden/>
              </w:rPr>
              <w:t>32</w:t>
            </w:r>
            <w:r>
              <w:rPr>
                <w:noProof/>
                <w:webHidden/>
              </w:rPr>
              <w:fldChar w:fldCharType="end"/>
            </w:r>
          </w:hyperlink>
        </w:p>
        <w:p w14:paraId="6B51F119" w14:textId="2A4B0BDE" w:rsidR="002C6533" w:rsidRDefault="002C6533">
          <w:pPr>
            <w:pStyle w:val="TOC3"/>
            <w:tabs>
              <w:tab w:val="right" w:leader="dot" w:pos="9010"/>
            </w:tabs>
            <w:rPr>
              <w:noProof/>
              <w:sz w:val="24"/>
              <w:szCs w:val="24"/>
            </w:rPr>
          </w:pPr>
          <w:hyperlink w:anchor="_Toc524688856" w:history="1">
            <w:r w:rsidRPr="005736AE">
              <w:rPr>
                <w:rStyle w:val="Hyperlink"/>
                <w:noProof/>
              </w:rPr>
              <w:t>7.1.5. The full dataset</w:t>
            </w:r>
            <w:r>
              <w:rPr>
                <w:noProof/>
                <w:webHidden/>
              </w:rPr>
              <w:tab/>
            </w:r>
            <w:r>
              <w:rPr>
                <w:noProof/>
                <w:webHidden/>
              </w:rPr>
              <w:fldChar w:fldCharType="begin"/>
            </w:r>
            <w:r>
              <w:rPr>
                <w:noProof/>
                <w:webHidden/>
              </w:rPr>
              <w:instrText xml:space="preserve"> PAGEREF _Toc524688856 \h </w:instrText>
            </w:r>
            <w:r>
              <w:rPr>
                <w:noProof/>
                <w:webHidden/>
              </w:rPr>
            </w:r>
            <w:r>
              <w:rPr>
                <w:noProof/>
                <w:webHidden/>
              </w:rPr>
              <w:fldChar w:fldCharType="separate"/>
            </w:r>
            <w:r>
              <w:rPr>
                <w:noProof/>
                <w:webHidden/>
              </w:rPr>
              <w:t>35</w:t>
            </w:r>
            <w:r>
              <w:rPr>
                <w:noProof/>
                <w:webHidden/>
              </w:rPr>
              <w:fldChar w:fldCharType="end"/>
            </w:r>
          </w:hyperlink>
        </w:p>
        <w:p w14:paraId="419B39DA" w14:textId="677D8020" w:rsidR="002C6533" w:rsidRDefault="002C6533">
          <w:pPr>
            <w:pStyle w:val="TOC3"/>
            <w:tabs>
              <w:tab w:val="right" w:leader="dot" w:pos="9010"/>
            </w:tabs>
            <w:rPr>
              <w:noProof/>
              <w:sz w:val="24"/>
              <w:szCs w:val="24"/>
            </w:rPr>
          </w:pPr>
          <w:hyperlink w:anchor="_Toc524688857" w:history="1">
            <w:r w:rsidRPr="005736AE">
              <w:rPr>
                <w:rStyle w:val="Hyperlink"/>
                <w:noProof/>
              </w:rPr>
              <w:t>7.1.6. Cross-validation</w:t>
            </w:r>
            <w:r>
              <w:rPr>
                <w:noProof/>
                <w:webHidden/>
              </w:rPr>
              <w:tab/>
            </w:r>
            <w:r>
              <w:rPr>
                <w:noProof/>
                <w:webHidden/>
              </w:rPr>
              <w:fldChar w:fldCharType="begin"/>
            </w:r>
            <w:r>
              <w:rPr>
                <w:noProof/>
                <w:webHidden/>
              </w:rPr>
              <w:instrText xml:space="preserve"> PAGEREF _Toc524688857 \h </w:instrText>
            </w:r>
            <w:r>
              <w:rPr>
                <w:noProof/>
                <w:webHidden/>
              </w:rPr>
            </w:r>
            <w:r>
              <w:rPr>
                <w:noProof/>
                <w:webHidden/>
              </w:rPr>
              <w:fldChar w:fldCharType="separate"/>
            </w:r>
            <w:r>
              <w:rPr>
                <w:noProof/>
                <w:webHidden/>
              </w:rPr>
              <w:t>36</w:t>
            </w:r>
            <w:r>
              <w:rPr>
                <w:noProof/>
                <w:webHidden/>
              </w:rPr>
              <w:fldChar w:fldCharType="end"/>
            </w:r>
          </w:hyperlink>
        </w:p>
        <w:p w14:paraId="7B073E14" w14:textId="4140EC38" w:rsidR="002C6533" w:rsidRDefault="002C6533">
          <w:pPr>
            <w:pStyle w:val="TOC2"/>
            <w:tabs>
              <w:tab w:val="right" w:leader="dot" w:pos="9010"/>
            </w:tabs>
            <w:rPr>
              <w:b w:val="0"/>
              <w:bCs w:val="0"/>
              <w:noProof/>
              <w:sz w:val="24"/>
              <w:szCs w:val="24"/>
            </w:rPr>
          </w:pPr>
          <w:hyperlink w:anchor="_Toc524688858" w:history="1">
            <w:r w:rsidRPr="005736AE">
              <w:rPr>
                <w:rStyle w:val="Hyperlink"/>
                <w:noProof/>
              </w:rPr>
              <w:t>7.2. Unit testing</w:t>
            </w:r>
            <w:r>
              <w:rPr>
                <w:noProof/>
                <w:webHidden/>
              </w:rPr>
              <w:tab/>
            </w:r>
            <w:r>
              <w:rPr>
                <w:noProof/>
                <w:webHidden/>
              </w:rPr>
              <w:fldChar w:fldCharType="begin"/>
            </w:r>
            <w:r>
              <w:rPr>
                <w:noProof/>
                <w:webHidden/>
              </w:rPr>
              <w:instrText xml:space="preserve"> PAGEREF _Toc524688858 \h </w:instrText>
            </w:r>
            <w:r>
              <w:rPr>
                <w:noProof/>
                <w:webHidden/>
              </w:rPr>
            </w:r>
            <w:r>
              <w:rPr>
                <w:noProof/>
                <w:webHidden/>
              </w:rPr>
              <w:fldChar w:fldCharType="separate"/>
            </w:r>
            <w:r>
              <w:rPr>
                <w:noProof/>
                <w:webHidden/>
              </w:rPr>
              <w:t>38</w:t>
            </w:r>
            <w:r>
              <w:rPr>
                <w:noProof/>
                <w:webHidden/>
              </w:rPr>
              <w:fldChar w:fldCharType="end"/>
            </w:r>
          </w:hyperlink>
        </w:p>
        <w:p w14:paraId="5FE575F5" w14:textId="594B3EE8" w:rsidR="002C6533" w:rsidRDefault="002C6533">
          <w:pPr>
            <w:pStyle w:val="TOC2"/>
            <w:tabs>
              <w:tab w:val="right" w:leader="dot" w:pos="9010"/>
            </w:tabs>
            <w:rPr>
              <w:b w:val="0"/>
              <w:bCs w:val="0"/>
              <w:noProof/>
              <w:sz w:val="24"/>
              <w:szCs w:val="24"/>
            </w:rPr>
          </w:pPr>
          <w:hyperlink w:anchor="_Toc524688859" w:history="1">
            <w:r w:rsidRPr="005736AE">
              <w:rPr>
                <w:rStyle w:val="Hyperlink"/>
                <w:noProof/>
              </w:rPr>
              <w:t>7.3. Overall evaluation</w:t>
            </w:r>
            <w:r>
              <w:rPr>
                <w:noProof/>
                <w:webHidden/>
              </w:rPr>
              <w:tab/>
            </w:r>
            <w:r>
              <w:rPr>
                <w:noProof/>
                <w:webHidden/>
              </w:rPr>
              <w:fldChar w:fldCharType="begin"/>
            </w:r>
            <w:r>
              <w:rPr>
                <w:noProof/>
                <w:webHidden/>
              </w:rPr>
              <w:instrText xml:space="preserve"> PAGEREF _Toc524688859 \h </w:instrText>
            </w:r>
            <w:r>
              <w:rPr>
                <w:noProof/>
                <w:webHidden/>
              </w:rPr>
            </w:r>
            <w:r>
              <w:rPr>
                <w:noProof/>
                <w:webHidden/>
              </w:rPr>
              <w:fldChar w:fldCharType="separate"/>
            </w:r>
            <w:r>
              <w:rPr>
                <w:noProof/>
                <w:webHidden/>
              </w:rPr>
              <w:t>39</w:t>
            </w:r>
            <w:r>
              <w:rPr>
                <w:noProof/>
                <w:webHidden/>
              </w:rPr>
              <w:fldChar w:fldCharType="end"/>
            </w:r>
          </w:hyperlink>
        </w:p>
        <w:p w14:paraId="00EB190A" w14:textId="39458B4A" w:rsidR="002C6533" w:rsidRDefault="002C6533">
          <w:pPr>
            <w:pStyle w:val="TOC1"/>
            <w:tabs>
              <w:tab w:val="left" w:pos="480"/>
              <w:tab w:val="right" w:leader="dot" w:pos="9010"/>
            </w:tabs>
            <w:rPr>
              <w:b w:val="0"/>
              <w:bCs w:val="0"/>
              <w:i w:val="0"/>
              <w:iCs w:val="0"/>
              <w:noProof/>
            </w:rPr>
          </w:pPr>
          <w:hyperlink w:anchor="_Toc524688860" w:history="1">
            <w:r w:rsidRPr="005736AE">
              <w:rPr>
                <w:rStyle w:val="Hyperlink"/>
                <w:noProof/>
              </w:rPr>
              <w:t>8.</w:t>
            </w:r>
            <w:r>
              <w:rPr>
                <w:b w:val="0"/>
                <w:bCs w:val="0"/>
                <w:i w:val="0"/>
                <w:iCs w:val="0"/>
                <w:noProof/>
              </w:rPr>
              <w:tab/>
            </w:r>
            <w:r w:rsidRPr="005736AE">
              <w:rPr>
                <w:rStyle w:val="Hyperlink"/>
                <w:noProof/>
              </w:rPr>
              <w:t>Graphical User Interface</w:t>
            </w:r>
            <w:r>
              <w:rPr>
                <w:noProof/>
                <w:webHidden/>
              </w:rPr>
              <w:tab/>
            </w:r>
            <w:r>
              <w:rPr>
                <w:noProof/>
                <w:webHidden/>
              </w:rPr>
              <w:fldChar w:fldCharType="begin"/>
            </w:r>
            <w:r>
              <w:rPr>
                <w:noProof/>
                <w:webHidden/>
              </w:rPr>
              <w:instrText xml:space="preserve"> PAGEREF _Toc524688860 \h </w:instrText>
            </w:r>
            <w:r>
              <w:rPr>
                <w:noProof/>
                <w:webHidden/>
              </w:rPr>
            </w:r>
            <w:r>
              <w:rPr>
                <w:noProof/>
                <w:webHidden/>
              </w:rPr>
              <w:fldChar w:fldCharType="separate"/>
            </w:r>
            <w:r>
              <w:rPr>
                <w:noProof/>
                <w:webHidden/>
              </w:rPr>
              <w:t>41</w:t>
            </w:r>
            <w:r>
              <w:rPr>
                <w:noProof/>
                <w:webHidden/>
              </w:rPr>
              <w:fldChar w:fldCharType="end"/>
            </w:r>
          </w:hyperlink>
        </w:p>
        <w:p w14:paraId="562C50B9" w14:textId="6022ACC1" w:rsidR="002C6533" w:rsidRDefault="002C6533">
          <w:pPr>
            <w:pStyle w:val="TOC2"/>
            <w:tabs>
              <w:tab w:val="right" w:leader="dot" w:pos="9010"/>
            </w:tabs>
            <w:rPr>
              <w:b w:val="0"/>
              <w:bCs w:val="0"/>
              <w:noProof/>
              <w:sz w:val="24"/>
              <w:szCs w:val="24"/>
            </w:rPr>
          </w:pPr>
          <w:hyperlink w:anchor="_Toc524688861" w:history="1">
            <w:r w:rsidRPr="005736AE">
              <w:rPr>
                <w:rStyle w:val="Hyperlink"/>
                <w:noProof/>
              </w:rPr>
              <w:t>8.1. Simple-GUI</w:t>
            </w:r>
            <w:r>
              <w:rPr>
                <w:noProof/>
                <w:webHidden/>
              </w:rPr>
              <w:tab/>
            </w:r>
            <w:r>
              <w:rPr>
                <w:noProof/>
                <w:webHidden/>
              </w:rPr>
              <w:fldChar w:fldCharType="begin"/>
            </w:r>
            <w:r>
              <w:rPr>
                <w:noProof/>
                <w:webHidden/>
              </w:rPr>
              <w:instrText xml:space="preserve"> PAGEREF _Toc524688861 \h </w:instrText>
            </w:r>
            <w:r>
              <w:rPr>
                <w:noProof/>
                <w:webHidden/>
              </w:rPr>
            </w:r>
            <w:r>
              <w:rPr>
                <w:noProof/>
                <w:webHidden/>
              </w:rPr>
              <w:fldChar w:fldCharType="separate"/>
            </w:r>
            <w:r>
              <w:rPr>
                <w:noProof/>
                <w:webHidden/>
              </w:rPr>
              <w:t>41</w:t>
            </w:r>
            <w:r>
              <w:rPr>
                <w:noProof/>
                <w:webHidden/>
              </w:rPr>
              <w:fldChar w:fldCharType="end"/>
            </w:r>
          </w:hyperlink>
        </w:p>
        <w:p w14:paraId="7D21BCF8" w14:textId="4F0C4AF0" w:rsidR="002C6533" w:rsidRDefault="002C6533">
          <w:pPr>
            <w:pStyle w:val="TOC2"/>
            <w:tabs>
              <w:tab w:val="right" w:leader="dot" w:pos="9010"/>
            </w:tabs>
            <w:rPr>
              <w:b w:val="0"/>
              <w:bCs w:val="0"/>
              <w:noProof/>
              <w:sz w:val="24"/>
              <w:szCs w:val="24"/>
            </w:rPr>
          </w:pPr>
          <w:hyperlink w:anchor="_Toc524688862" w:history="1">
            <w:r w:rsidRPr="005736AE">
              <w:rPr>
                <w:rStyle w:val="Hyperlink"/>
                <w:noProof/>
              </w:rPr>
              <w:t>8.2. Samtla Integration</w:t>
            </w:r>
            <w:r>
              <w:rPr>
                <w:noProof/>
                <w:webHidden/>
              </w:rPr>
              <w:tab/>
            </w:r>
            <w:r>
              <w:rPr>
                <w:noProof/>
                <w:webHidden/>
              </w:rPr>
              <w:fldChar w:fldCharType="begin"/>
            </w:r>
            <w:r>
              <w:rPr>
                <w:noProof/>
                <w:webHidden/>
              </w:rPr>
              <w:instrText xml:space="preserve"> PAGEREF _Toc524688862 \h </w:instrText>
            </w:r>
            <w:r>
              <w:rPr>
                <w:noProof/>
                <w:webHidden/>
              </w:rPr>
            </w:r>
            <w:r>
              <w:rPr>
                <w:noProof/>
                <w:webHidden/>
              </w:rPr>
              <w:fldChar w:fldCharType="separate"/>
            </w:r>
            <w:r>
              <w:rPr>
                <w:noProof/>
                <w:webHidden/>
              </w:rPr>
              <w:t>42</w:t>
            </w:r>
            <w:r>
              <w:rPr>
                <w:noProof/>
                <w:webHidden/>
              </w:rPr>
              <w:fldChar w:fldCharType="end"/>
            </w:r>
          </w:hyperlink>
        </w:p>
        <w:p w14:paraId="125B73C0" w14:textId="2CCF85BB" w:rsidR="002C6533" w:rsidRDefault="002C6533">
          <w:pPr>
            <w:pStyle w:val="TOC1"/>
            <w:tabs>
              <w:tab w:val="left" w:pos="480"/>
              <w:tab w:val="right" w:leader="dot" w:pos="9010"/>
            </w:tabs>
            <w:rPr>
              <w:b w:val="0"/>
              <w:bCs w:val="0"/>
              <w:i w:val="0"/>
              <w:iCs w:val="0"/>
              <w:noProof/>
            </w:rPr>
          </w:pPr>
          <w:hyperlink w:anchor="_Toc524688863" w:history="1">
            <w:r w:rsidRPr="005736AE">
              <w:rPr>
                <w:rStyle w:val="Hyperlink"/>
                <w:noProof/>
              </w:rPr>
              <w:t>9.</w:t>
            </w:r>
            <w:r>
              <w:rPr>
                <w:b w:val="0"/>
                <w:bCs w:val="0"/>
                <w:i w:val="0"/>
                <w:iCs w:val="0"/>
                <w:noProof/>
              </w:rPr>
              <w:tab/>
            </w:r>
            <w:r w:rsidRPr="005736AE">
              <w:rPr>
                <w:rStyle w:val="Hyperlink"/>
                <w:noProof/>
              </w:rPr>
              <w:t>Summary and Conclusions</w:t>
            </w:r>
            <w:r>
              <w:rPr>
                <w:noProof/>
                <w:webHidden/>
              </w:rPr>
              <w:tab/>
            </w:r>
            <w:r>
              <w:rPr>
                <w:noProof/>
                <w:webHidden/>
              </w:rPr>
              <w:fldChar w:fldCharType="begin"/>
            </w:r>
            <w:r>
              <w:rPr>
                <w:noProof/>
                <w:webHidden/>
              </w:rPr>
              <w:instrText xml:space="preserve"> PAGEREF _Toc524688863 \h </w:instrText>
            </w:r>
            <w:r>
              <w:rPr>
                <w:noProof/>
                <w:webHidden/>
              </w:rPr>
            </w:r>
            <w:r>
              <w:rPr>
                <w:noProof/>
                <w:webHidden/>
              </w:rPr>
              <w:fldChar w:fldCharType="separate"/>
            </w:r>
            <w:r>
              <w:rPr>
                <w:noProof/>
                <w:webHidden/>
              </w:rPr>
              <w:t>44</w:t>
            </w:r>
            <w:r>
              <w:rPr>
                <w:noProof/>
                <w:webHidden/>
              </w:rPr>
              <w:fldChar w:fldCharType="end"/>
            </w:r>
          </w:hyperlink>
        </w:p>
        <w:p w14:paraId="597457C1" w14:textId="4DBF2F4E" w:rsidR="002C6533" w:rsidRDefault="002C6533">
          <w:pPr>
            <w:pStyle w:val="TOC2"/>
            <w:tabs>
              <w:tab w:val="right" w:leader="dot" w:pos="9010"/>
            </w:tabs>
            <w:rPr>
              <w:b w:val="0"/>
              <w:bCs w:val="0"/>
              <w:noProof/>
              <w:sz w:val="24"/>
              <w:szCs w:val="24"/>
            </w:rPr>
          </w:pPr>
          <w:hyperlink w:anchor="_Toc524688864" w:history="1">
            <w:r w:rsidRPr="005736AE">
              <w:rPr>
                <w:rStyle w:val="Hyperlink"/>
                <w:noProof/>
              </w:rPr>
              <w:t>9.1. Pre-processing is hard</w:t>
            </w:r>
            <w:r>
              <w:rPr>
                <w:noProof/>
                <w:webHidden/>
              </w:rPr>
              <w:tab/>
            </w:r>
            <w:r>
              <w:rPr>
                <w:noProof/>
                <w:webHidden/>
              </w:rPr>
              <w:fldChar w:fldCharType="begin"/>
            </w:r>
            <w:r>
              <w:rPr>
                <w:noProof/>
                <w:webHidden/>
              </w:rPr>
              <w:instrText xml:space="preserve"> PAGEREF _Toc524688864 \h </w:instrText>
            </w:r>
            <w:r>
              <w:rPr>
                <w:noProof/>
                <w:webHidden/>
              </w:rPr>
            </w:r>
            <w:r>
              <w:rPr>
                <w:noProof/>
                <w:webHidden/>
              </w:rPr>
              <w:fldChar w:fldCharType="separate"/>
            </w:r>
            <w:r>
              <w:rPr>
                <w:noProof/>
                <w:webHidden/>
              </w:rPr>
              <w:t>44</w:t>
            </w:r>
            <w:r>
              <w:rPr>
                <w:noProof/>
                <w:webHidden/>
              </w:rPr>
              <w:fldChar w:fldCharType="end"/>
            </w:r>
          </w:hyperlink>
        </w:p>
        <w:p w14:paraId="5F575A22" w14:textId="28EFE94B" w:rsidR="002C6533" w:rsidRDefault="002C6533">
          <w:pPr>
            <w:pStyle w:val="TOC2"/>
            <w:tabs>
              <w:tab w:val="right" w:leader="dot" w:pos="9010"/>
            </w:tabs>
            <w:rPr>
              <w:b w:val="0"/>
              <w:bCs w:val="0"/>
              <w:noProof/>
              <w:sz w:val="24"/>
              <w:szCs w:val="24"/>
            </w:rPr>
          </w:pPr>
          <w:hyperlink w:anchor="_Toc524688865" w:history="1">
            <w:r w:rsidRPr="005736AE">
              <w:rPr>
                <w:rStyle w:val="Hyperlink"/>
                <w:noProof/>
              </w:rPr>
              <w:t>9.2. Automated labelling is hard</w:t>
            </w:r>
            <w:r>
              <w:rPr>
                <w:noProof/>
                <w:webHidden/>
              </w:rPr>
              <w:tab/>
            </w:r>
            <w:r>
              <w:rPr>
                <w:noProof/>
                <w:webHidden/>
              </w:rPr>
              <w:fldChar w:fldCharType="begin"/>
            </w:r>
            <w:r>
              <w:rPr>
                <w:noProof/>
                <w:webHidden/>
              </w:rPr>
              <w:instrText xml:space="preserve"> PAGEREF _Toc524688865 \h </w:instrText>
            </w:r>
            <w:r>
              <w:rPr>
                <w:noProof/>
                <w:webHidden/>
              </w:rPr>
            </w:r>
            <w:r>
              <w:rPr>
                <w:noProof/>
                <w:webHidden/>
              </w:rPr>
              <w:fldChar w:fldCharType="separate"/>
            </w:r>
            <w:r>
              <w:rPr>
                <w:noProof/>
                <w:webHidden/>
              </w:rPr>
              <w:t>44</w:t>
            </w:r>
            <w:r>
              <w:rPr>
                <w:noProof/>
                <w:webHidden/>
              </w:rPr>
              <w:fldChar w:fldCharType="end"/>
            </w:r>
          </w:hyperlink>
        </w:p>
        <w:p w14:paraId="3529AE15" w14:textId="29236C0C" w:rsidR="002C6533" w:rsidRDefault="002C6533">
          <w:pPr>
            <w:pStyle w:val="TOC2"/>
            <w:tabs>
              <w:tab w:val="right" w:leader="dot" w:pos="9010"/>
            </w:tabs>
            <w:rPr>
              <w:b w:val="0"/>
              <w:bCs w:val="0"/>
              <w:noProof/>
              <w:sz w:val="24"/>
              <w:szCs w:val="24"/>
            </w:rPr>
          </w:pPr>
          <w:hyperlink w:anchor="_Toc524688866" w:history="1">
            <w:r w:rsidRPr="005736AE">
              <w:rPr>
                <w:rStyle w:val="Hyperlink"/>
                <w:noProof/>
              </w:rPr>
              <w:t>9.3. Sentence tokenization is hard</w:t>
            </w:r>
            <w:r>
              <w:rPr>
                <w:noProof/>
                <w:webHidden/>
              </w:rPr>
              <w:tab/>
            </w:r>
            <w:r>
              <w:rPr>
                <w:noProof/>
                <w:webHidden/>
              </w:rPr>
              <w:fldChar w:fldCharType="begin"/>
            </w:r>
            <w:r>
              <w:rPr>
                <w:noProof/>
                <w:webHidden/>
              </w:rPr>
              <w:instrText xml:space="preserve"> PAGEREF _Toc524688866 \h </w:instrText>
            </w:r>
            <w:r>
              <w:rPr>
                <w:noProof/>
                <w:webHidden/>
              </w:rPr>
            </w:r>
            <w:r>
              <w:rPr>
                <w:noProof/>
                <w:webHidden/>
              </w:rPr>
              <w:fldChar w:fldCharType="separate"/>
            </w:r>
            <w:r>
              <w:rPr>
                <w:noProof/>
                <w:webHidden/>
              </w:rPr>
              <w:t>44</w:t>
            </w:r>
            <w:r>
              <w:rPr>
                <w:noProof/>
                <w:webHidden/>
              </w:rPr>
              <w:fldChar w:fldCharType="end"/>
            </w:r>
          </w:hyperlink>
        </w:p>
        <w:p w14:paraId="1B082C67" w14:textId="6192EBC7" w:rsidR="002C6533" w:rsidRDefault="002C6533">
          <w:pPr>
            <w:pStyle w:val="TOC2"/>
            <w:tabs>
              <w:tab w:val="right" w:leader="dot" w:pos="9010"/>
            </w:tabs>
            <w:rPr>
              <w:b w:val="0"/>
              <w:bCs w:val="0"/>
              <w:noProof/>
              <w:sz w:val="24"/>
              <w:szCs w:val="24"/>
            </w:rPr>
          </w:pPr>
          <w:hyperlink w:anchor="_Toc524688867" w:history="1">
            <w:r w:rsidRPr="005736AE">
              <w:rPr>
                <w:rStyle w:val="Hyperlink"/>
                <w:noProof/>
              </w:rPr>
              <w:t>9.4. Neural networks are slow and opaque</w:t>
            </w:r>
            <w:r>
              <w:rPr>
                <w:noProof/>
                <w:webHidden/>
              </w:rPr>
              <w:tab/>
            </w:r>
            <w:r>
              <w:rPr>
                <w:noProof/>
                <w:webHidden/>
              </w:rPr>
              <w:fldChar w:fldCharType="begin"/>
            </w:r>
            <w:r>
              <w:rPr>
                <w:noProof/>
                <w:webHidden/>
              </w:rPr>
              <w:instrText xml:space="preserve"> PAGEREF _Toc524688867 \h </w:instrText>
            </w:r>
            <w:r>
              <w:rPr>
                <w:noProof/>
                <w:webHidden/>
              </w:rPr>
            </w:r>
            <w:r>
              <w:rPr>
                <w:noProof/>
                <w:webHidden/>
              </w:rPr>
              <w:fldChar w:fldCharType="separate"/>
            </w:r>
            <w:r>
              <w:rPr>
                <w:noProof/>
                <w:webHidden/>
              </w:rPr>
              <w:t>45</w:t>
            </w:r>
            <w:r>
              <w:rPr>
                <w:noProof/>
                <w:webHidden/>
              </w:rPr>
              <w:fldChar w:fldCharType="end"/>
            </w:r>
          </w:hyperlink>
        </w:p>
        <w:p w14:paraId="239C3DEB" w14:textId="7941458B" w:rsidR="002C6533" w:rsidRDefault="002C6533">
          <w:pPr>
            <w:pStyle w:val="TOC2"/>
            <w:tabs>
              <w:tab w:val="right" w:leader="dot" w:pos="9010"/>
            </w:tabs>
            <w:rPr>
              <w:b w:val="0"/>
              <w:bCs w:val="0"/>
              <w:noProof/>
              <w:sz w:val="24"/>
              <w:szCs w:val="24"/>
            </w:rPr>
          </w:pPr>
          <w:hyperlink w:anchor="_Toc524688868" w:history="1">
            <w:r w:rsidRPr="005736AE">
              <w:rPr>
                <w:rStyle w:val="Hyperlink"/>
                <w:noProof/>
              </w:rPr>
              <w:t>9.5. Future work</w:t>
            </w:r>
            <w:r>
              <w:rPr>
                <w:noProof/>
                <w:webHidden/>
              </w:rPr>
              <w:tab/>
            </w:r>
            <w:r>
              <w:rPr>
                <w:noProof/>
                <w:webHidden/>
              </w:rPr>
              <w:fldChar w:fldCharType="begin"/>
            </w:r>
            <w:r>
              <w:rPr>
                <w:noProof/>
                <w:webHidden/>
              </w:rPr>
              <w:instrText xml:space="preserve"> PAGEREF _Toc524688868 \h </w:instrText>
            </w:r>
            <w:r>
              <w:rPr>
                <w:noProof/>
                <w:webHidden/>
              </w:rPr>
            </w:r>
            <w:r>
              <w:rPr>
                <w:noProof/>
                <w:webHidden/>
              </w:rPr>
              <w:fldChar w:fldCharType="separate"/>
            </w:r>
            <w:r>
              <w:rPr>
                <w:noProof/>
                <w:webHidden/>
              </w:rPr>
              <w:t>45</w:t>
            </w:r>
            <w:r>
              <w:rPr>
                <w:noProof/>
                <w:webHidden/>
              </w:rPr>
              <w:fldChar w:fldCharType="end"/>
            </w:r>
          </w:hyperlink>
        </w:p>
        <w:p w14:paraId="3C001353" w14:textId="5ACE09A5" w:rsidR="002C6533" w:rsidRDefault="002C6533">
          <w:pPr>
            <w:pStyle w:val="TOC1"/>
            <w:tabs>
              <w:tab w:val="left" w:pos="720"/>
              <w:tab w:val="right" w:leader="dot" w:pos="9010"/>
            </w:tabs>
            <w:rPr>
              <w:b w:val="0"/>
              <w:bCs w:val="0"/>
              <w:i w:val="0"/>
              <w:iCs w:val="0"/>
              <w:noProof/>
            </w:rPr>
          </w:pPr>
          <w:hyperlink w:anchor="_Toc524688869" w:history="1">
            <w:r w:rsidRPr="005736AE">
              <w:rPr>
                <w:rStyle w:val="Hyperlink"/>
                <w:noProof/>
              </w:rPr>
              <w:t>10.</w:t>
            </w:r>
            <w:r>
              <w:rPr>
                <w:b w:val="0"/>
                <w:bCs w:val="0"/>
                <w:i w:val="0"/>
                <w:iCs w:val="0"/>
                <w:noProof/>
              </w:rPr>
              <w:tab/>
            </w:r>
            <w:r w:rsidRPr="005736AE">
              <w:rPr>
                <w:rStyle w:val="Hyperlink"/>
                <w:noProof/>
              </w:rPr>
              <w:t>References</w:t>
            </w:r>
            <w:r>
              <w:rPr>
                <w:noProof/>
                <w:webHidden/>
              </w:rPr>
              <w:tab/>
            </w:r>
            <w:r>
              <w:rPr>
                <w:noProof/>
                <w:webHidden/>
              </w:rPr>
              <w:fldChar w:fldCharType="begin"/>
            </w:r>
            <w:r>
              <w:rPr>
                <w:noProof/>
                <w:webHidden/>
              </w:rPr>
              <w:instrText xml:space="preserve"> PAGEREF _Toc524688869 \h </w:instrText>
            </w:r>
            <w:r>
              <w:rPr>
                <w:noProof/>
                <w:webHidden/>
              </w:rPr>
            </w:r>
            <w:r>
              <w:rPr>
                <w:noProof/>
                <w:webHidden/>
              </w:rPr>
              <w:fldChar w:fldCharType="separate"/>
            </w:r>
            <w:r>
              <w:rPr>
                <w:noProof/>
                <w:webHidden/>
              </w:rPr>
              <w:t>47</w:t>
            </w:r>
            <w:r>
              <w:rPr>
                <w:noProof/>
                <w:webHidden/>
              </w:rPr>
              <w:fldChar w:fldCharType="end"/>
            </w:r>
          </w:hyperlink>
        </w:p>
        <w:p w14:paraId="69F21E68" w14:textId="2175276F" w:rsidR="002C6533" w:rsidRDefault="002C6533">
          <w:pPr>
            <w:pStyle w:val="TOC1"/>
            <w:tabs>
              <w:tab w:val="left" w:pos="720"/>
              <w:tab w:val="right" w:leader="dot" w:pos="9010"/>
            </w:tabs>
            <w:rPr>
              <w:b w:val="0"/>
              <w:bCs w:val="0"/>
              <w:i w:val="0"/>
              <w:iCs w:val="0"/>
              <w:noProof/>
            </w:rPr>
          </w:pPr>
          <w:hyperlink w:anchor="_Toc524688870" w:history="1">
            <w:r w:rsidRPr="005736AE">
              <w:rPr>
                <w:rStyle w:val="Hyperlink"/>
                <w:noProof/>
              </w:rPr>
              <w:t>11.</w:t>
            </w:r>
            <w:r>
              <w:rPr>
                <w:b w:val="0"/>
                <w:bCs w:val="0"/>
                <w:i w:val="0"/>
                <w:iCs w:val="0"/>
                <w:noProof/>
              </w:rPr>
              <w:tab/>
            </w:r>
            <w:r w:rsidRPr="005736AE">
              <w:rPr>
                <w:rStyle w:val="Hyperlink"/>
                <w:noProof/>
              </w:rPr>
              <w:t>Appendix A: User Manual</w:t>
            </w:r>
            <w:r>
              <w:rPr>
                <w:noProof/>
                <w:webHidden/>
              </w:rPr>
              <w:tab/>
            </w:r>
            <w:r>
              <w:rPr>
                <w:noProof/>
                <w:webHidden/>
              </w:rPr>
              <w:fldChar w:fldCharType="begin"/>
            </w:r>
            <w:r>
              <w:rPr>
                <w:noProof/>
                <w:webHidden/>
              </w:rPr>
              <w:instrText xml:space="preserve"> PAGEREF _Toc524688870 \h </w:instrText>
            </w:r>
            <w:r>
              <w:rPr>
                <w:noProof/>
                <w:webHidden/>
              </w:rPr>
            </w:r>
            <w:r>
              <w:rPr>
                <w:noProof/>
                <w:webHidden/>
              </w:rPr>
              <w:fldChar w:fldCharType="separate"/>
            </w:r>
            <w:r>
              <w:rPr>
                <w:noProof/>
                <w:webHidden/>
              </w:rPr>
              <w:t>48</w:t>
            </w:r>
            <w:r>
              <w:rPr>
                <w:noProof/>
                <w:webHidden/>
              </w:rPr>
              <w:fldChar w:fldCharType="end"/>
            </w:r>
          </w:hyperlink>
        </w:p>
        <w:p w14:paraId="08857206" w14:textId="5CA9C62B" w:rsidR="002C6533" w:rsidRDefault="002C6533">
          <w:pPr>
            <w:pStyle w:val="TOC2"/>
            <w:tabs>
              <w:tab w:val="right" w:leader="dot" w:pos="9010"/>
            </w:tabs>
            <w:rPr>
              <w:b w:val="0"/>
              <w:bCs w:val="0"/>
              <w:noProof/>
              <w:sz w:val="24"/>
              <w:szCs w:val="24"/>
            </w:rPr>
          </w:pPr>
          <w:hyperlink w:anchor="_Toc524688871" w:history="1">
            <w:r w:rsidRPr="005736AE">
              <w:rPr>
                <w:rStyle w:val="Hyperlink"/>
                <w:noProof/>
              </w:rPr>
              <w:t>11.1. Data pipeline manual</w:t>
            </w:r>
            <w:r>
              <w:rPr>
                <w:noProof/>
                <w:webHidden/>
              </w:rPr>
              <w:tab/>
            </w:r>
            <w:r>
              <w:rPr>
                <w:noProof/>
                <w:webHidden/>
              </w:rPr>
              <w:fldChar w:fldCharType="begin"/>
            </w:r>
            <w:r>
              <w:rPr>
                <w:noProof/>
                <w:webHidden/>
              </w:rPr>
              <w:instrText xml:space="preserve"> PAGEREF _Toc524688871 \h </w:instrText>
            </w:r>
            <w:r>
              <w:rPr>
                <w:noProof/>
                <w:webHidden/>
              </w:rPr>
            </w:r>
            <w:r>
              <w:rPr>
                <w:noProof/>
                <w:webHidden/>
              </w:rPr>
              <w:fldChar w:fldCharType="separate"/>
            </w:r>
            <w:r>
              <w:rPr>
                <w:noProof/>
                <w:webHidden/>
              </w:rPr>
              <w:t>48</w:t>
            </w:r>
            <w:r>
              <w:rPr>
                <w:noProof/>
                <w:webHidden/>
              </w:rPr>
              <w:fldChar w:fldCharType="end"/>
            </w:r>
          </w:hyperlink>
        </w:p>
        <w:p w14:paraId="0273F56C" w14:textId="095FFBDF" w:rsidR="002C6533" w:rsidRDefault="002C6533">
          <w:pPr>
            <w:pStyle w:val="TOC2"/>
            <w:tabs>
              <w:tab w:val="right" w:leader="dot" w:pos="9010"/>
            </w:tabs>
            <w:rPr>
              <w:b w:val="0"/>
              <w:bCs w:val="0"/>
              <w:noProof/>
              <w:sz w:val="24"/>
              <w:szCs w:val="24"/>
            </w:rPr>
          </w:pPr>
          <w:hyperlink w:anchor="_Toc524688872" w:history="1">
            <w:r w:rsidRPr="005736AE">
              <w:rPr>
                <w:rStyle w:val="Hyperlink"/>
                <w:noProof/>
              </w:rPr>
              <w:t>11.2. Simple-GUI Manual</w:t>
            </w:r>
            <w:r>
              <w:rPr>
                <w:noProof/>
                <w:webHidden/>
              </w:rPr>
              <w:tab/>
            </w:r>
            <w:r>
              <w:rPr>
                <w:noProof/>
                <w:webHidden/>
              </w:rPr>
              <w:fldChar w:fldCharType="begin"/>
            </w:r>
            <w:r>
              <w:rPr>
                <w:noProof/>
                <w:webHidden/>
              </w:rPr>
              <w:instrText xml:space="preserve"> PAGEREF _Toc524688872 \h </w:instrText>
            </w:r>
            <w:r>
              <w:rPr>
                <w:noProof/>
                <w:webHidden/>
              </w:rPr>
            </w:r>
            <w:r>
              <w:rPr>
                <w:noProof/>
                <w:webHidden/>
              </w:rPr>
              <w:fldChar w:fldCharType="separate"/>
            </w:r>
            <w:r>
              <w:rPr>
                <w:noProof/>
                <w:webHidden/>
              </w:rPr>
              <w:t>48</w:t>
            </w:r>
            <w:r>
              <w:rPr>
                <w:noProof/>
                <w:webHidden/>
              </w:rPr>
              <w:fldChar w:fldCharType="end"/>
            </w:r>
          </w:hyperlink>
        </w:p>
        <w:p w14:paraId="359AEE47" w14:textId="15271A90" w:rsidR="002C6533" w:rsidRDefault="002C6533">
          <w:pPr>
            <w:pStyle w:val="TOC1"/>
            <w:tabs>
              <w:tab w:val="left" w:pos="720"/>
              <w:tab w:val="right" w:leader="dot" w:pos="9010"/>
            </w:tabs>
            <w:rPr>
              <w:b w:val="0"/>
              <w:bCs w:val="0"/>
              <w:i w:val="0"/>
              <w:iCs w:val="0"/>
              <w:noProof/>
            </w:rPr>
          </w:pPr>
          <w:hyperlink w:anchor="_Toc524688873" w:history="1">
            <w:r w:rsidRPr="005736AE">
              <w:rPr>
                <w:rStyle w:val="Hyperlink"/>
                <w:noProof/>
              </w:rPr>
              <w:t>12.</w:t>
            </w:r>
            <w:r>
              <w:rPr>
                <w:b w:val="0"/>
                <w:bCs w:val="0"/>
                <w:i w:val="0"/>
                <w:iCs w:val="0"/>
                <w:noProof/>
              </w:rPr>
              <w:tab/>
            </w:r>
            <w:r w:rsidRPr="005736AE">
              <w:rPr>
                <w:rStyle w:val="Hyperlink"/>
                <w:noProof/>
              </w:rPr>
              <w:t>Appendix B: List of Invoke tasks</w:t>
            </w:r>
            <w:r>
              <w:rPr>
                <w:noProof/>
                <w:webHidden/>
              </w:rPr>
              <w:tab/>
            </w:r>
            <w:r>
              <w:rPr>
                <w:noProof/>
                <w:webHidden/>
              </w:rPr>
              <w:fldChar w:fldCharType="begin"/>
            </w:r>
            <w:r>
              <w:rPr>
                <w:noProof/>
                <w:webHidden/>
              </w:rPr>
              <w:instrText xml:space="preserve"> PAGEREF _Toc524688873 \h </w:instrText>
            </w:r>
            <w:r>
              <w:rPr>
                <w:noProof/>
                <w:webHidden/>
              </w:rPr>
            </w:r>
            <w:r>
              <w:rPr>
                <w:noProof/>
                <w:webHidden/>
              </w:rPr>
              <w:fldChar w:fldCharType="separate"/>
            </w:r>
            <w:r>
              <w:rPr>
                <w:noProof/>
                <w:webHidden/>
              </w:rPr>
              <w:t>51</w:t>
            </w:r>
            <w:r>
              <w:rPr>
                <w:noProof/>
                <w:webHidden/>
              </w:rPr>
              <w:fldChar w:fldCharType="end"/>
            </w:r>
          </w:hyperlink>
        </w:p>
        <w:p w14:paraId="13B3DC8F" w14:textId="00862EC7" w:rsidR="002C6533" w:rsidRDefault="002C6533">
          <w:pPr>
            <w:pStyle w:val="TOC1"/>
            <w:tabs>
              <w:tab w:val="left" w:pos="720"/>
              <w:tab w:val="right" w:leader="dot" w:pos="9010"/>
            </w:tabs>
            <w:rPr>
              <w:b w:val="0"/>
              <w:bCs w:val="0"/>
              <w:i w:val="0"/>
              <w:iCs w:val="0"/>
              <w:noProof/>
            </w:rPr>
          </w:pPr>
          <w:hyperlink w:anchor="_Toc524688874" w:history="1">
            <w:r w:rsidRPr="005736AE">
              <w:rPr>
                <w:rStyle w:val="Hyperlink"/>
                <w:noProof/>
              </w:rPr>
              <w:t>13.</w:t>
            </w:r>
            <w:r>
              <w:rPr>
                <w:b w:val="0"/>
                <w:bCs w:val="0"/>
                <w:i w:val="0"/>
                <w:iCs w:val="0"/>
                <w:noProof/>
              </w:rPr>
              <w:tab/>
            </w:r>
            <w:r w:rsidRPr="005736AE">
              <w:rPr>
                <w:rStyle w:val="Hyperlink"/>
                <w:noProof/>
              </w:rPr>
              <w:t>Appendix C: What’s My Work</w:t>
            </w:r>
            <w:r>
              <w:rPr>
                <w:noProof/>
                <w:webHidden/>
              </w:rPr>
              <w:tab/>
            </w:r>
            <w:r>
              <w:rPr>
                <w:noProof/>
                <w:webHidden/>
              </w:rPr>
              <w:fldChar w:fldCharType="begin"/>
            </w:r>
            <w:r>
              <w:rPr>
                <w:noProof/>
                <w:webHidden/>
              </w:rPr>
              <w:instrText xml:space="preserve"> PAGEREF _Toc524688874 \h </w:instrText>
            </w:r>
            <w:r>
              <w:rPr>
                <w:noProof/>
                <w:webHidden/>
              </w:rPr>
            </w:r>
            <w:r>
              <w:rPr>
                <w:noProof/>
                <w:webHidden/>
              </w:rPr>
              <w:fldChar w:fldCharType="separate"/>
            </w:r>
            <w:r>
              <w:rPr>
                <w:noProof/>
                <w:webHidden/>
              </w:rPr>
              <w:t>54</w:t>
            </w:r>
            <w:r>
              <w:rPr>
                <w:noProof/>
                <w:webHidden/>
              </w:rPr>
              <w:fldChar w:fldCharType="end"/>
            </w:r>
          </w:hyperlink>
        </w:p>
        <w:p w14:paraId="76211E5B" w14:textId="6D18137E" w:rsidR="002C6533" w:rsidRDefault="002C6533">
          <w:pPr>
            <w:pStyle w:val="TOC1"/>
            <w:tabs>
              <w:tab w:val="left" w:pos="720"/>
              <w:tab w:val="right" w:leader="dot" w:pos="9010"/>
            </w:tabs>
            <w:rPr>
              <w:b w:val="0"/>
              <w:bCs w:val="0"/>
              <w:i w:val="0"/>
              <w:iCs w:val="0"/>
              <w:noProof/>
            </w:rPr>
          </w:pPr>
          <w:hyperlink w:anchor="_Toc524688875" w:history="1">
            <w:r w:rsidRPr="005736AE">
              <w:rPr>
                <w:rStyle w:val="Hyperlink"/>
                <w:noProof/>
              </w:rPr>
              <w:t>14.</w:t>
            </w:r>
            <w:r>
              <w:rPr>
                <w:b w:val="0"/>
                <w:bCs w:val="0"/>
                <w:i w:val="0"/>
                <w:iCs w:val="0"/>
                <w:noProof/>
              </w:rPr>
              <w:tab/>
            </w:r>
            <w:r w:rsidRPr="005736AE">
              <w:rPr>
                <w:rStyle w:val="Hyperlink"/>
                <w:noProof/>
              </w:rPr>
              <w:t>Appendix D: Code</w:t>
            </w:r>
            <w:r>
              <w:rPr>
                <w:noProof/>
                <w:webHidden/>
              </w:rPr>
              <w:tab/>
            </w:r>
            <w:r>
              <w:rPr>
                <w:noProof/>
                <w:webHidden/>
              </w:rPr>
              <w:fldChar w:fldCharType="begin"/>
            </w:r>
            <w:r>
              <w:rPr>
                <w:noProof/>
                <w:webHidden/>
              </w:rPr>
              <w:instrText xml:space="preserve"> PAGEREF _Toc524688875 \h </w:instrText>
            </w:r>
            <w:r>
              <w:rPr>
                <w:noProof/>
                <w:webHidden/>
              </w:rPr>
            </w:r>
            <w:r>
              <w:rPr>
                <w:noProof/>
                <w:webHidden/>
              </w:rPr>
              <w:fldChar w:fldCharType="separate"/>
            </w:r>
            <w:r>
              <w:rPr>
                <w:noProof/>
                <w:webHidden/>
              </w:rPr>
              <w:t>58</w:t>
            </w:r>
            <w:r>
              <w:rPr>
                <w:noProof/>
                <w:webHidden/>
              </w:rPr>
              <w:fldChar w:fldCharType="end"/>
            </w:r>
          </w:hyperlink>
        </w:p>
        <w:p w14:paraId="6F96830A" w14:textId="5A17FD6D" w:rsidR="002C6533" w:rsidRDefault="002C6533">
          <w:pPr>
            <w:pStyle w:val="TOC2"/>
            <w:tabs>
              <w:tab w:val="right" w:leader="dot" w:pos="9010"/>
            </w:tabs>
            <w:rPr>
              <w:b w:val="0"/>
              <w:bCs w:val="0"/>
              <w:noProof/>
              <w:sz w:val="24"/>
              <w:szCs w:val="24"/>
            </w:rPr>
          </w:pPr>
          <w:hyperlink w:anchor="_Toc524688876" w:history="1">
            <w:r w:rsidRPr="005736AE">
              <w:rPr>
                <w:rStyle w:val="Hyperlink"/>
                <w:noProof/>
              </w:rPr>
              <w:t>14.1. tasks.py</w:t>
            </w:r>
            <w:r>
              <w:rPr>
                <w:noProof/>
                <w:webHidden/>
              </w:rPr>
              <w:tab/>
            </w:r>
            <w:r>
              <w:rPr>
                <w:noProof/>
                <w:webHidden/>
              </w:rPr>
              <w:fldChar w:fldCharType="begin"/>
            </w:r>
            <w:r>
              <w:rPr>
                <w:noProof/>
                <w:webHidden/>
              </w:rPr>
              <w:instrText xml:space="preserve"> PAGEREF _Toc524688876 \h </w:instrText>
            </w:r>
            <w:r>
              <w:rPr>
                <w:noProof/>
                <w:webHidden/>
              </w:rPr>
            </w:r>
            <w:r>
              <w:rPr>
                <w:noProof/>
                <w:webHidden/>
              </w:rPr>
              <w:fldChar w:fldCharType="separate"/>
            </w:r>
            <w:r>
              <w:rPr>
                <w:noProof/>
                <w:webHidden/>
              </w:rPr>
              <w:t>58</w:t>
            </w:r>
            <w:r>
              <w:rPr>
                <w:noProof/>
                <w:webHidden/>
              </w:rPr>
              <w:fldChar w:fldCharType="end"/>
            </w:r>
          </w:hyperlink>
        </w:p>
        <w:p w14:paraId="7C2E0BBE" w14:textId="6519D04B" w:rsidR="002C6533" w:rsidRDefault="002C6533">
          <w:pPr>
            <w:pStyle w:val="TOC2"/>
            <w:tabs>
              <w:tab w:val="right" w:leader="dot" w:pos="9010"/>
            </w:tabs>
            <w:rPr>
              <w:b w:val="0"/>
              <w:bCs w:val="0"/>
              <w:noProof/>
              <w:sz w:val="24"/>
              <w:szCs w:val="24"/>
            </w:rPr>
          </w:pPr>
          <w:hyperlink w:anchor="_Toc524688877" w:history="1">
            <w:r w:rsidRPr="005736AE">
              <w:rPr>
                <w:rStyle w:val="Hyperlink"/>
                <w:noProof/>
              </w:rPr>
              <w:t>14.2. config_util/config_parser.py</w:t>
            </w:r>
            <w:r>
              <w:rPr>
                <w:noProof/>
                <w:webHidden/>
              </w:rPr>
              <w:tab/>
            </w:r>
            <w:r>
              <w:rPr>
                <w:noProof/>
                <w:webHidden/>
              </w:rPr>
              <w:fldChar w:fldCharType="begin"/>
            </w:r>
            <w:r>
              <w:rPr>
                <w:noProof/>
                <w:webHidden/>
              </w:rPr>
              <w:instrText xml:space="preserve"> PAGEREF _Toc524688877 \h </w:instrText>
            </w:r>
            <w:r>
              <w:rPr>
                <w:noProof/>
                <w:webHidden/>
              </w:rPr>
            </w:r>
            <w:r>
              <w:rPr>
                <w:noProof/>
                <w:webHidden/>
              </w:rPr>
              <w:fldChar w:fldCharType="separate"/>
            </w:r>
            <w:r>
              <w:rPr>
                <w:noProof/>
                <w:webHidden/>
              </w:rPr>
              <w:t>64</w:t>
            </w:r>
            <w:r>
              <w:rPr>
                <w:noProof/>
                <w:webHidden/>
              </w:rPr>
              <w:fldChar w:fldCharType="end"/>
            </w:r>
          </w:hyperlink>
        </w:p>
        <w:p w14:paraId="0D8574A2" w14:textId="00352CB4" w:rsidR="002C6533" w:rsidRDefault="002C6533">
          <w:pPr>
            <w:pStyle w:val="TOC2"/>
            <w:tabs>
              <w:tab w:val="right" w:leader="dot" w:pos="9010"/>
            </w:tabs>
            <w:rPr>
              <w:b w:val="0"/>
              <w:bCs w:val="0"/>
              <w:noProof/>
              <w:sz w:val="24"/>
              <w:szCs w:val="24"/>
            </w:rPr>
          </w:pPr>
          <w:hyperlink w:anchor="_Toc524688878" w:history="1">
            <w:r w:rsidRPr="005736AE">
              <w:rPr>
                <w:rStyle w:val="Hyperlink"/>
                <w:noProof/>
              </w:rPr>
              <w:t>14.3. hansard_gathering/chunk.py</w:t>
            </w:r>
            <w:r>
              <w:rPr>
                <w:noProof/>
                <w:webHidden/>
              </w:rPr>
              <w:tab/>
            </w:r>
            <w:r>
              <w:rPr>
                <w:noProof/>
                <w:webHidden/>
              </w:rPr>
              <w:fldChar w:fldCharType="begin"/>
            </w:r>
            <w:r>
              <w:rPr>
                <w:noProof/>
                <w:webHidden/>
              </w:rPr>
              <w:instrText xml:space="preserve"> PAGEREF _Toc524688878 \h </w:instrText>
            </w:r>
            <w:r>
              <w:rPr>
                <w:noProof/>
                <w:webHidden/>
              </w:rPr>
            </w:r>
            <w:r>
              <w:rPr>
                <w:noProof/>
                <w:webHidden/>
              </w:rPr>
              <w:fldChar w:fldCharType="separate"/>
            </w:r>
            <w:r>
              <w:rPr>
                <w:noProof/>
                <w:webHidden/>
              </w:rPr>
              <w:t>64</w:t>
            </w:r>
            <w:r>
              <w:rPr>
                <w:noProof/>
                <w:webHidden/>
              </w:rPr>
              <w:fldChar w:fldCharType="end"/>
            </w:r>
          </w:hyperlink>
        </w:p>
        <w:p w14:paraId="53D82106" w14:textId="65AC9709" w:rsidR="002C6533" w:rsidRDefault="002C6533">
          <w:pPr>
            <w:pStyle w:val="TOC2"/>
            <w:tabs>
              <w:tab w:val="right" w:leader="dot" w:pos="9010"/>
            </w:tabs>
            <w:rPr>
              <w:b w:val="0"/>
              <w:bCs w:val="0"/>
              <w:noProof/>
              <w:sz w:val="24"/>
              <w:szCs w:val="24"/>
            </w:rPr>
          </w:pPr>
          <w:hyperlink w:anchor="_Toc524688879" w:history="1">
            <w:r w:rsidRPr="005736AE">
              <w:rPr>
                <w:rStyle w:val="Hyperlink"/>
                <w:noProof/>
              </w:rPr>
              <w:t>14.4. hansard_gathering/driver.py</w:t>
            </w:r>
            <w:r>
              <w:rPr>
                <w:noProof/>
                <w:webHidden/>
              </w:rPr>
              <w:tab/>
            </w:r>
            <w:r>
              <w:rPr>
                <w:noProof/>
                <w:webHidden/>
              </w:rPr>
              <w:fldChar w:fldCharType="begin"/>
            </w:r>
            <w:r>
              <w:rPr>
                <w:noProof/>
                <w:webHidden/>
              </w:rPr>
              <w:instrText xml:space="preserve"> PAGEREF _Toc524688879 \h </w:instrText>
            </w:r>
            <w:r>
              <w:rPr>
                <w:noProof/>
                <w:webHidden/>
              </w:rPr>
            </w:r>
            <w:r>
              <w:rPr>
                <w:noProof/>
                <w:webHidden/>
              </w:rPr>
              <w:fldChar w:fldCharType="separate"/>
            </w:r>
            <w:r>
              <w:rPr>
                <w:noProof/>
                <w:webHidden/>
              </w:rPr>
              <w:t>67</w:t>
            </w:r>
            <w:r>
              <w:rPr>
                <w:noProof/>
                <w:webHidden/>
              </w:rPr>
              <w:fldChar w:fldCharType="end"/>
            </w:r>
          </w:hyperlink>
        </w:p>
        <w:p w14:paraId="2577C989" w14:textId="6C7B9AF0" w:rsidR="002C6533" w:rsidRDefault="002C6533">
          <w:pPr>
            <w:pStyle w:val="TOC2"/>
            <w:tabs>
              <w:tab w:val="right" w:leader="dot" w:pos="9010"/>
            </w:tabs>
            <w:rPr>
              <w:b w:val="0"/>
              <w:bCs w:val="0"/>
              <w:noProof/>
              <w:sz w:val="24"/>
              <w:szCs w:val="24"/>
            </w:rPr>
          </w:pPr>
          <w:hyperlink w:anchor="_Toc524688880" w:history="1">
            <w:r w:rsidRPr="005736AE">
              <w:rPr>
                <w:rStyle w:val="Hyperlink"/>
                <w:noProof/>
              </w:rPr>
              <w:t>14.5. hansard_gathering/filesystem.py</w:t>
            </w:r>
            <w:r>
              <w:rPr>
                <w:noProof/>
                <w:webHidden/>
              </w:rPr>
              <w:tab/>
            </w:r>
            <w:r>
              <w:rPr>
                <w:noProof/>
                <w:webHidden/>
              </w:rPr>
              <w:fldChar w:fldCharType="begin"/>
            </w:r>
            <w:r>
              <w:rPr>
                <w:noProof/>
                <w:webHidden/>
              </w:rPr>
              <w:instrText xml:space="preserve"> PAGEREF _Toc524688880 \h </w:instrText>
            </w:r>
            <w:r>
              <w:rPr>
                <w:noProof/>
                <w:webHidden/>
              </w:rPr>
            </w:r>
            <w:r>
              <w:rPr>
                <w:noProof/>
                <w:webHidden/>
              </w:rPr>
              <w:fldChar w:fldCharType="separate"/>
            </w:r>
            <w:r>
              <w:rPr>
                <w:noProof/>
                <w:webHidden/>
              </w:rPr>
              <w:t>71</w:t>
            </w:r>
            <w:r>
              <w:rPr>
                <w:noProof/>
                <w:webHidden/>
              </w:rPr>
              <w:fldChar w:fldCharType="end"/>
            </w:r>
          </w:hyperlink>
        </w:p>
        <w:p w14:paraId="7F7B44E3" w14:textId="0007FE9C" w:rsidR="002C6533" w:rsidRDefault="002C6533">
          <w:pPr>
            <w:pStyle w:val="TOC2"/>
            <w:tabs>
              <w:tab w:val="right" w:leader="dot" w:pos="9010"/>
            </w:tabs>
            <w:rPr>
              <w:b w:val="0"/>
              <w:bCs w:val="0"/>
              <w:noProof/>
              <w:sz w:val="24"/>
              <w:szCs w:val="24"/>
            </w:rPr>
          </w:pPr>
          <w:hyperlink w:anchor="_Toc524688881" w:history="1">
            <w:r w:rsidRPr="005736AE">
              <w:rPr>
                <w:rStyle w:val="Hyperlink"/>
                <w:noProof/>
              </w:rPr>
              <w:t>14.6. hansard_gathering/interpolate.py</w:t>
            </w:r>
            <w:r>
              <w:rPr>
                <w:noProof/>
                <w:webHidden/>
              </w:rPr>
              <w:tab/>
            </w:r>
            <w:r>
              <w:rPr>
                <w:noProof/>
                <w:webHidden/>
              </w:rPr>
              <w:fldChar w:fldCharType="begin"/>
            </w:r>
            <w:r>
              <w:rPr>
                <w:noProof/>
                <w:webHidden/>
              </w:rPr>
              <w:instrText xml:space="preserve"> PAGEREF _Toc524688881 \h </w:instrText>
            </w:r>
            <w:r>
              <w:rPr>
                <w:noProof/>
                <w:webHidden/>
              </w:rPr>
            </w:r>
            <w:r>
              <w:rPr>
                <w:noProof/>
                <w:webHidden/>
              </w:rPr>
              <w:fldChar w:fldCharType="separate"/>
            </w:r>
            <w:r>
              <w:rPr>
                <w:noProof/>
                <w:webHidden/>
              </w:rPr>
              <w:t>72</w:t>
            </w:r>
            <w:r>
              <w:rPr>
                <w:noProof/>
                <w:webHidden/>
              </w:rPr>
              <w:fldChar w:fldCharType="end"/>
            </w:r>
          </w:hyperlink>
        </w:p>
        <w:p w14:paraId="370EBA8B" w14:textId="092814DD" w:rsidR="002C6533" w:rsidRDefault="002C6533">
          <w:pPr>
            <w:pStyle w:val="TOC2"/>
            <w:tabs>
              <w:tab w:val="right" w:leader="dot" w:pos="9010"/>
            </w:tabs>
            <w:rPr>
              <w:b w:val="0"/>
              <w:bCs w:val="0"/>
              <w:noProof/>
              <w:sz w:val="24"/>
              <w:szCs w:val="24"/>
            </w:rPr>
          </w:pPr>
          <w:hyperlink w:anchor="_Toc524688882" w:history="1">
            <w:r w:rsidRPr="005736AE">
              <w:rPr>
                <w:rStyle w:val="Hyperlink"/>
                <w:noProof/>
              </w:rPr>
              <w:t>14.7. hansard_gathering/numerify.py</w:t>
            </w:r>
            <w:r>
              <w:rPr>
                <w:noProof/>
                <w:webHidden/>
              </w:rPr>
              <w:tab/>
            </w:r>
            <w:r>
              <w:rPr>
                <w:noProof/>
                <w:webHidden/>
              </w:rPr>
              <w:fldChar w:fldCharType="begin"/>
            </w:r>
            <w:r>
              <w:rPr>
                <w:noProof/>
                <w:webHidden/>
              </w:rPr>
              <w:instrText xml:space="preserve"> PAGEREF _Toc524688882 \h </w:instrText>
            </w:r>
            <w:r>
              <w:rPr>
                <w:noProof/>
                <w:webHidden/>
              </w:rPr>
            </w:r>
            <w:r>
              <w:rPr>
                <w:noProof/>
                <w:webHidden/>
              </w:rPr>
              <w:fldChar w:fldCharType="separate"/>
            </w:r>
            <w:r>
              <w:rPr>
                <w:noProof/>
                <w:webHidden/>
              </w:rPr>
              <w:t>76</w:t>
            </w:r>
            <w:r>
              <w:rPr>
                <w:noProof/>
                <w:webHidden/>
              </w:rPr>
              <w:fldChar w:fldCharType="end"/>
            </w:r>
          </w:hyperlink>
        </w:p>
        <w:p w14:paraId="4B17268F" w14:textId="7A389A3C" w:rsidR="002C6533" w:rsidRDefault="002C6533">
          <w:pPr>
            <w:pStyle w:val="TOC2"/>
            <w:tabs>
              <w:tab w:val="right" w:leader="dot" w:pos="9010"/>
            </w:tabs>
            <w:rPr>
              <w:b w:val="0"/>
              <w:bCs w:val="0"/>
              <w:noProof/>
              <w:sz w:val="24"/>
              <w:szCs w:val="24"/>
            </w:rPr>
          </w:pPr>
          <w:hyperlink w:anchor="_Toc524688883" w:history="1">
            <w:r w:rsidRPr="005736AE">
              <w:rPr>
                <w:rStyle w:val="Hyperlink"/>
                <w:noProof/>
              </w:rPr>
              <w:t>14.8. hansard_gathering/preprocessing.py</w:t>
            </w:r>
            <w:r>
              <w:rPr>
                <w:noProof/>
                <w:webHidden/>
              </w:rPr>
              <w:tab/>
            </w:r>
            <w:r>
              <w:rPr>
                <w:noProof/>
                <w:webHidden/>
              </w:rPr>
              <w:fldChar w:fldCharType="begin"/>
            </w:r>
            <w:r>
              <w:rPr>
                <w:noProof/>
                <w:webHidden/>
              </w:rPr>
              <w:instrText xml:space="preserve"> PAGEREF _Toc524688883 \h </w:instrText>
            </w:r>
            <w:r>
              <w:rPr>
                <w:noProof/>
                <w:webHidden/>
              </w:rPr>
            </w:r>
            <w:r>
              <w:rPr>
                <w:noProof/>
                <w:webHidden/>
              </w:rPr>
              <w:fldChar w:fldCharType="separate"/>
            </w:r>
            <w:r>
              <w:rPr>
                <w:noProof/>
                <w:webHidden/>
              </w:rPr>
              <w:t>78</w:t>
            </w:r>
            <w:r>
              <w:rPr>
                <w:noProof/>
                <w:webHidden/>
              </w:rPr>
              <w:fldChar w:fldCharType="end"/>
            </w:r>
          </w:hyperlink>
        </w:p>
        <w:p w14:paraId="522F2167" w14:textId="1662197E" w:rsidR="002C6533" w:rsidRDefault="002C6533">
          <w:pPr>
            <w:pStyle w:val="TOC2"/>
            <w:tabs>
              <w:tab w:val="right" w:leader="dot" w:pos="9010"/>
            </w:tabs>
            <w:rPr>
              <w:b w:val="0"/>
              <w:bCs w:val="0"/>
              <w:noProof/>
              <w:sz w:val="24"/>
              <w:szCs w:val="24"/>
            </w:rPr>
          </w:pPr>
          <w:hyperlink w:anchor="_Toc524688884" w:history="1">
            <w:r w:rsidRPr="005736AE">
              <w:rPr>
                <w:rStyle w:val="Hyperlink"/>
                <w:noProof/>
              </w:rPr>
              <w:t>14.9. keras_character_based_ner/src/matt/alphabet_management.py</w:t>
            </w:r>
            <w:r>
              <w:rPr>
                <w:noProof/>
                <w:webHidden/>
              </w:rPr>
              <w:tab/>
            </w:r>
            <w:r>
              <w:rPr>
                <w:noProof/>
                <w:webHidden/>
              </w:rPr>
              <w:fldChar w:fldCharType="begin"/>
            </w:r>
            <w:r>
              <w:rPr>
                <w:noProof/>
                <w:webHidden/>
              </w:rPr>
              <w:instrText xml:space="preserve"> PAGEREF _Toc524688884 \h </w:instrText>
            </w:r>
            <w:r>
              <w:rPr>
                <w:noProof/>
                <w:webHidden/>
              </w:rPr>
            </w:r>
            <w:r>
              <w:rPr>
                <w:noProof/>
                <w:webHidden/>
              </w:rPr>
              <w:fldChar w:fldCharType="separate"/>
            </w:r>
            <w:r>
              <w:rPr>
                <w:noProof/>
                <w:webHidden/>
              </w:rPr>
              <w:t>79</w:t>
            </w:r>
            <w:r>
              <w:rPr>
                <w:noProof/>
                <w:webHidden/>
              </w:rPr>
              <w:fldChar w:fldCharType="end"/>
            </w:r>
          </w:hyperlink>
        </w:p>
        <w:p w14:paraId="75214402" w14:textId="2CDF46C5" w:rsidR="002C6533" w:rsidRDefault="002C6533">
          <w:pPr>
            <w:pStyle w:val="TOC2"/>
            <w:tabs>
              <w:tab w:val="right" w:leader="dot" w:pos="9010"/>
            </w:tabs>
            <w:rPr>
              <w:b w:val="0"/>
              <w:bCs w:val="0"/>
              <w:noProof/>
              <w:sz w:val="24"/>
              <w:szCs w:val="24"/>
            </w:rPr>
          </w:pPr>
          <w:hyperlink w:anchor="_Toc524688885" w:history="1">
            <w:r w:rsidRPr="005736AE">
              <w:rPr>
                <w:rStyle w:val="Hyperlink"/>
                <w:noProof/>
              </w:rPr>
              <w:t>14.10. keras_character_based_ner/src/matt/dataset_hashing.py</w:t>
            </w:r>
            <w:r>
              <w:rPr>
                <w:noProof/>
                <w:webHidden/>
              </w:rPr>
              <w:tab/>
            </w:r>
            <w:r>
              <w:rPr>
                <w:noProof/>
                <w:webHidden/>
              </w:rPr>
              <w:fldChar w:fldCharType="begin"/>
            </w:r>
            <w:r>
              <w:rPr>
                <w:noProof/>
                <w:webHidden/>
              </w:rPr>
              <w:instrText xml:space="preserve"> PAGEREF _Toc524688885 \h </w:instrText>
            </w:r>
            <w:r>
              <w:rPr>
                <w:noProof/>
                <w:webHidden/>
              </w:rPr>
            </w:r>
            <w:r>
              <w:rPr>
                <w:noProof/>
                <w:webHidden/>
              </w:rPr>
              <w:fldChar w:fldCharType="separate"/>
            </w:r>
            <w:r>
              <w:rPr>
                <w:noProof/>
                <w:webHidden/>
              </w:rPr>
              <w:t>79</w:t>
            </w:r>
            <w:r>
              <w:rPr>
                <w:noProof/>
                <w:webHidden/>
              </w:rPr>
              <w:fldChar w:fldCharType="end"/>
            </w:r>
          </w:hyperlink>
        </w:p>
        <w:p w14:paraId="183AE788" w14:textId="47D86698" w:rsidR="002C6533" w:rsidRDefault="002C6533">
          <w:pPr>
            <w:pStyle w:val="TOC2"/>
            <w:tabs>
              <w:tab w:val="right" w:leader="dot" w:pos="9010"/>
            </w:tabs>
            <w:rPr>
              <w:b w:val="0"/>
              <w:bCs w:val="0"/>
              <w:noProof/>
              <w:sz w:val="24"/>
              <w:szCs w:val="24"/>
            </w:rPr>
          </w:pPr>
          <w:hyperlink w:anchor="_Toc524688886" w:history="1">
            <w:r w:rsidRPr="005736AE">
              <w:rPr>
                <w:rStyle w:val="Hyperlink"/>
                <w:noProof/>
              </w:rPr>
              <w:t>14.11. keras_character_based_ner/src/matt/eval.py</w:t>
            </w:r>
            <w:r>
              <w:rPr>
                <w:noProof/>
                <w:webHidden/>
              </w:rPr>
              <w:tab/>
            </w:r>
            <w:r>
              <w:rPr>
                <w:noProof/>
                <w:webHidden/>
              </w:rPr>
              <w:fldChar w:fldCharType="begin"/>
            </w:r>
            <w:r>
              <w:rPr>
                <w:noProof/>
                <w:webHidden/>
              </w:rPr>
              <w:instrText xml:space="preserve"> PAGEREF _Toc524688886 \h </w:instrText>
            </w:r>
            <w:r>
              <w:rPr>
                <w:noProof/>
                <w:webHidden/>
              </w:rPr>
            </w:r>
            <w:r>
              <w:rPr>
                <w:noProof/>
                <w:webHidden/>
              </w:rPr>
              <w:fldChar w:fldCharType="separate"/>
            </w:r>
            <w:r>
              <w:rPr>
                <w:noProof/>
                <w:webHidden/>
              </w:rPr>
              <w:t>81</w:t>
            </w:r>
            <w:r>
              <w:rPr>
                <w:noProof/>
                <w:webHidden/>
              </w:rPr>
              <w:fldChar w:fldCharType="end"/>
            </w:r>
          </w:hyperlink>
        </w:p>
        <w:p w14:paraId="26D107FA" w14:textId="2E3B770D" w:rsidR="002C6533" w:rsidRDefault="002C6533">
          <w:pPr>
            <w:pStyle w:val="TOC2"/>
            <w:tabs>
              <w:tab w:val="right" w:leader="dot" w:pos="9010"/>
            </w:tabs>
            <w:rPr>
              <w:b w:val="0"/>
              <w:bCs w:val="0"/>
              <w:noProof/>
              <w:sz w:val="24"/>
              <w:szCs w:val="24"/>
            </w:rPr>
          </w:pPr>
          <w:hyperlink w:anchor="_Toc524688887" w:history="1">
            <w:r w:rsidRPr="005736AE">
              <w:rPr>
                <w:rStyle w:val="Hyperlink"/>
                <w:noProof/>
              </w:rPr>
              <w:t>14.12. keras_character_based_ner/src/matt/file_management.py</w:t>
            </w:r>
            <w:r>
              <w:rPr>
                <w:noProof/>
                <w:webHidden/>
              </w:rPr>
              <w:tab/>
            </w:r>
            <w:r>
              <w:rPr>
                <w:noProof/>
                <w:webHidden/>
              </w:rPr>
              <w:fldChar w:fldCharType="begin"/>
            </w:r>
            <w:r>
              <w:rPr>
                <w:noProof/>
                <w:webHidden/>
              </w:rPr>
              <w:instrText xml:space="preserve"> PAGEREF _Toc524688887 \h </w:instrText>
            </w:r>
            <w:r>
              <w:rPr>
                <w:noProof/>
                <w:webHidden/>
              </w:rPr>
            </w:r>
            <w:r>
              <w:rPr>
                <w:noProof/>
                <w:webHidden/>
              </w:rPr>
              <w:fldChar w:fldCharType="separate"/>
            </w:r>
            <w:r>
              <w:rPr>
                <w:noProof/>
                <w:webHidden/>
              </w:rPr>
              <w:t>84</w:t>
            </w:r>
            <w:r>
              <w:rPr>
                <w:noProof/>
                <w:webHidden/>
              </w:rPr>
              <w:fldChar w:fldCharType="end"/>
            </w:r>
          </w:hyperlink>
        </w:p>
        <w:p w14:paraId="3C2BC4CF" w14:textId="4EA2BF86" w:rsidR="002C6533" w:rsidRDefault="002C6533">
          <w:pPr>
            <w:pStyle w:val="TOC2"/>
            <w:tabs>
              <w:tab w:val="right" w:leader="dot" w:pos="9010"/>
            </w:tabs>
            <w:rPr>
              <w:b w:val="0"/>
              <w:bCs w:val="0"/>
              <w:noProof/>
              <w:sz w:val="24"/>
              <w:szCs w:val="24"/>
            </w:rPr>
          </w:pPr>
          <w:hyperlink w:anchor="_Toc524688888" w:history="1">
            <w:r w:rsidRPr="005736AE">
              <w:rPr>
                <w:rStyle w:val="Hyperlink"/>
                <w:noProof/>
              </w:rPr>
              <w:t>14.13. keras_character_based_ner/src/matt/history.py</w:t>
            </w:r>
            <w:r>
              <w:rPr>
                <w:noProof/>
                <w:webHidden/>
              </w:rPr>
              <w:tab/>
            </w:r>
            <w:r>
              <w:rPr>
                <w:noProof/>
                <w:webHidden/>
              </w:rPr>
              <w:fldChar w:fldCharType="begin"/>
            </w:r>
            <w:r>
              <w:rPr>
                <w:noProof/>
                <w:webHidden/>
              </w:rPr>
              <w:instrText xml:space="preserve"> PAGEREF _Toc524688888 \h </w:instrText>
            </w:r>
            <w:r>
              <w:rPr>
                <w:noProof/>
                <w:webHidden/>
              </w:rPr>
            </w:r>
            <w:r>
              <w:rPr>
                <w:noProof/>
                <w:webHidden/>
              </w:rPr>
              <w:fldChar w:fldCharType="separate"/>
            </w:r>
            <w:r>
              <w:rPr>
                <w:noProof/>
                <w:webHidden/>
              </w:rPr>
              <w:t>88</w:t>
            </w:r>
            <w:r>
              <w:rPr>
                <w:noProof/>
                <w:webHidden/>
              </w:rPr>
              <w:fldChar w:fldCharType="end"/>
            </w:r>
          </w:hyperlink>
        </w:p>
        <w:p w14:paraId="7629FB82" w14:textId="46F17833" w:rsidR="002C6533" w:rsidRDefault="002C6533">
          <w:pPr>
            <w:pStyle w:val="TOC2"/>
            <w:tabs>
              <w:tab w:val="right" w:leader="dot" w:pos="9010"/>
            </w:tabs>
            <w:rPr>
              <w:b w:val="0"/>
              <w:bCs w:val="0"/>
              <w:noProof/>
              <w:sz w:val="24"/>
              <w:szCs w:val="24"/>
            </w:rPr>
          </w:pPr>
          <w:hyperlink w:anchor="_Toc524688889" w:history="1">
            <w:r w:rsidRPr="005736AE">
              <w:rPr>
                <w:rStyle w:val="Hyperlink"/>
                <w:noProof/>
              </w:rPr>
              <w:t>14.14. keras_character_based_ner/src/matt/minify_dataset.py</w:t>
            </w:r>
            <w:r>
              <w:rPr>
                <w:noProof/>
                <w:webHidden/>
              </w:rPr>
              <w:tab/>
            </w:r>
            <w:r>
              <w:rPr>
                <w:noProof/>
                <w:webHidden/>
              </w:rPr>
              <w:fldChar w:fldCharType="begin"/>
            </w:r>
            <w:r>
              <w:rPr>
                <w:noProof/>
                <w:webHidden/>
              </w:rPr>
              <w:instrText xml:space="preserve"> PAGEREF _Toc524688889 \h </w:instrText>
            </w:r>
            <w:r>
              <w:rPr>
                <w:noProof/>
                <w:webHidden/>
              </w:rPr>
            </w:r>
            <w:r>
              <w:rPr>
                <w:noProof/>
                <w:webHidden/>
              </w:rPr>
              <w:fldChar w:fldCharType="separate"/>
            </w:r>
            <w:r>
              <w:rPr>
                <w:noProof/>
                <w:webHidden/>
              </w:rPr>
              <w:t>90</w:t>
            </w:r>
            <w:r>
              <w:rPr>
                <w:noProof/>
                <w:webHidden/>
              </w:rPr>
              <w:fldChar w:fldCharType="end"/>
            </w:r>
          </w:hyperlink>
        </w:p>
        <w:p w14:paraId="43A2A0EA" w14:textId="33D262B0" w:rsidR="002C6533" w:rsidRDefault="002C6533">
          <w:pPr>
            <w:pStyle w:val="TOC2"/>
            <w:tabs>
              <w:tab w:val="right" w:leader="dot" w:pos="9010"/>
            </w:tabs>
            <w:rPr>
              <w:b w:val="0"/>
              <w:bCs w:val="0"/>
              <w:noProof/>
              <w:sz w:val="24"/>
              <w:szCs w:val="24"/>
            </w:rPr>
          </w:pPr>
          <w:hyperlink w:anchor="_Toc524688890" w:history="1">
            <w:r w:rsidRPr="005736AE">
              <w:rPr>
                <w:rStyle w:val="Hyperlink"/>
                <w:noProof/>
              </w:rPr>
              <w:t>14.15. keras_character_based_ner/src/matt/model_integration.py</w:t>
            </w:r>
            <w:r>
              <w:rPr>
                <w:noProof/>
                <w:webHidden/>
              </w:rPr>
              <w:tab/>
            </w:r>
            <w:r>
              <w:rPr>
                <w:noProof/>
                <w:webHidden/>
              </w:rPr>
              <w:fldChar w:fldCharType="begin"/>
            </w:r>
            <w:r>
              <w:rPr>
                <w:noProof/>
                <w:webHidden/>
              </w:rPr>
              <w:instrText xml:space="preserve"> PAGEREF _Toc524688890 \h </w:instrText>
            </w:r>
            <w:r>
              <w:rPr>
                <w:noProof/>
                <w:webHidden/>
              </w:rPr>
            </w:r>
            <w:r>
              <w:rPr>
                <w:noProof/>
                <w:webHidden/>
              </w:rPr>
              <w:fldChar w:fldCharType="separate"/>
            </w:r>
            <w:r>
              <w:rPr>
                <w:noProof/>
                <w:webHidden/>
              </w:rPr>
              <w:t>91</w:t>
            </w:r>
            <w:r>
              <w:rPr>
                <w:noProof/>
                <w:webHidden/>
              </w:rPr>
              <w:fldChar w:fldCharType="end"/>
            </w:r>
          </w:hyperlink>
        </w:p>
        <w:p w14:paraId="5104000E" w14:textId="7CE402DE" w:rsidR="002C6533" w:rsidRDefault="002C6533">
          <w:pPr>
            <w:pStyle w:val="TOC2"/>
            <w:tabs>
              <w:tab w:val="right" w:leader="dot" w:pos="9010"/>
            </w:tabs>
            <w:rPr>
              <w:b w:val="0"/>
              <w:bCs w:val="0"/>
              <w:noProof/>
              <w:sz w:val="24"/>
              <w:szCs w:val="24"/>
            </w:rPr>
          </w:pPr>
          <w:hyperlink w:anchor="_Toc524688891" w:history="1">
            <w:r w:rsidRPr="005736AE">
              <w:rPr>
                <w:rStyle w:val="Hyperlink"/>
                <w:noProof/>
              </w:rPr>
              <w:t>14.16. keras_character_based_ner/src/matt/persist.py</w:t>
            </w:r>
            <w:r>
              <w:rPr>
                <w:noProof/>
                <w:webHidden/>
              </w:rPr>
              <w:tab/>
            </w:r>
            <w:r>
              <w:rPr>
                <w:noProof/>
                <w:webHidden/>
              </w:rPr>
              <w:fldChar w:fldCharType="begin"/>
            </w:r>
            <w:r>
              <w:rPr>
                <w:noProof/>
                <w:webHidden/>
              </w:rPr>
              <w:instrText xml:space="preserve"> PAGEREF _Toc524688891 \h </w:instrText>
            </w:r>
            <w:r>
              <w:rPr>
                <w:noProof/>
                <w:webHidden/>
              </w:rPr>
            </w:r>
            <w:r>
              <w:rPr>
                <w:noProof/>
                <w:webHidden/>
              </w:rPr>
              <w:fldChar w:fldCharType="separate"/>
            </w:r>
            <w:r>
              <w:rPr>
                <w:noProof/>
                <w:webHidden/>
              </w:rPr>
              <w:t>96</w:t>
            </w:r>
            <w:r>
              <w:rPr>
                <w:noProof/>
                <w:webHidden/>
              </w:rPr>
              <w:fldChar w:fldCharType="end"/>
            </w:r>
          </w:hyperlink>
        </w:p>
        <w:p w14:paraId="21830B21" w14:textId="5EB7A981" w:rsidR="002C6533" w:rsidRDefault="002C6533">
          <w:pPr>
            <w:pStyle w:val="TOC2"/>
            <w:tabs>
              <w:tab w:val="right" w:leader="dot" w:pos="9010"/>
            </w:tabs>
            <w:rPr>
              <w:b w:val="0"/>
              <w:bCs w:val="0"/>
              <w:noProof/>
              <w:sz w:val="24"/>
              <w:szCs w:val="24"/>
            </w:rPr>
          </w:pPr>
          <w:hyperlink w:anchor="_Toc524688892" w:history="1">
            <w:r w:rsidRPr="005736AE">
              <w:rPr>
                <w:rStyle w:val="Hyperlink"/>
                <w:noProof/>
              </w:rPr>
              <w:t>14.17. keras_character_based_ner/src/matt/predict.py</w:t>
            </w:r>
            <w:r>
              <w:rPr>
                <w:noProof/>
                <w:webHidden/>
              </w:rPr>
              <w:tab/>
            </w:r>
            <w:r>
              <w:rPr>
                <w:noProof/>
                <w:webHidden/>
              </w:rPr>
              <w:fldChar w:fldCharType="begin"/>
            </w:r>
            <w:r>
              <w:rPr>
                <w:noProof/>
                <w:webHidden/>
              </w:rPr>
              <w:instrText xml:space="preserve"> PAGEREF _Toc524688892 \h </w:instrText>
            </w:r>
            <w:r>
              <w:rPr>
                <w:noProof/>
                <w:webHidden/>
              </w:rPr>
            </w:r>
            <w:r>
              <w:rPr>
                <w:noProof/>
                <w:webHidden/>
              </w:rPr>
              <w:fldChar w:fldCharType="separate"/>
            </w:r>
            <w:r>
              <w:rPr>
                <w:noProof/>
                <w:webHidden/>
              </w:rPr>
              <w:t>98</w:t>
            </w:r>
            <w:r>
              <w:rPr>
                <w:noProof/>
                <w:webHidden/>
              </w:rPr>
              <w:fldChar w:fldCharType="end"/>
            </w:r>
          </w:hyperlink>
        </w:p>
        <w:p w14:paraId="3B4EB5FF" w14:textId="02965620" w:rsidR="002C6533" w:rsidRDefault="002C6533">
          <w:pPr>
            <w:pStyle w:val="TOC2"/>
            <w:tabs>
              <w:tab w:val="right" w:leader="dot" w:pos="9010"/>
            </w:tabs>
            <w:rPr>
              <w:b w:val="0"/>
              <w:bCs w:val="0"/>
              <w:noProof/>
              <w:sz w:val="24"/>
              <w:szCs w:val="24"/>
            </w:rPr>
          </w:pPr>
          <w:hyperlink w:anchor="_Toc524688893" w:history="1">
            <w:r w:rsidRPr="005736AE">
              <w:rPr>
                <w:rStyle w:val="Hyperlink"/>
                <w:noProof/>
              </w:rPr>
              <w:t>14.18. keras_character_based_ner/src/matt/train.py</w:t>
            </w:r>
            <w:r>
              <w:rPr>
                <w:noProof/>
                <w:webHidden/>
              </w:rPr>
              <w:tab/>
            </w:r>
            <w:r>
              <w:rPr>
                <w:noProof/>
                <w:webHidden/>
              </w:rPr>
              <w:fldChar w:fldCharType="begin"/>
            </w:r>
            <w:r>
              <w:rPr>
                <w:noProof/>
                <w:webHidden/>
              </w:rPr>
              <w:instrText xml:space="preserve"> PAGEREF _Toc524688893 \h </w:instrText>
            </w:r>
            <w:r>
              <w:rPr>
                <w:noProof/>
                <w:webHidden/>
              </w:rPr>
            </w:r>
            <w:r>
              <w:rPr>
                <w:noProof/>
                <w:webHidden/>
              </w:rPr>
              <w:fldChar w:fldCharType="separate"/>
            </w:r>
            <w:r>
              <w:rPr>
                <w:noProof/>
                <w:webHidden/>
              </w:rPr>
              <w:t>99</w:t>
            </w:r>
            <w:r>
              <w:rPr>
                <w:noProof/>
                <w:webHidden/>
              </w:rPr>
              <w:fldChar w:fldCharType="end"/>
            </w:r>
          </w:hyperlink>
        </w:p>
        <w:p w14:paraId="55A8DCA4" w14:textId="33B80EAC" w:rsidR="002C6533" w:rsidRDefault="002C6533">
          <w:pPr>
            <w:pStyle w:val="TOC2"/>
            <w:tabs>
              <w:tab w:val="right" w:leader="dot" w:pos="9010"/>
            </w:tabs>
            <w:rPr>
              <w:b w:val="0"/>
              <w:bCs w:val="0"/>
              <w:noProof/>
              <w:sz w:val="24"/>
              <w:szCs w:val="24"/>
            </w:rPr>
          </w:pPr>
          <w:hyperlink w:anchor="_Toc524688894" w:history="1">
            <w:r w:rsidRPr="005736AE">
              <w:rPr>
                <w:rStyle w:val="Hyperlink"/>
                <w:noProof/>
              </w:rPr>
              <w:t>14.19. ne_data_gathering/companies.py</w:t>
            </w:r>
            <w:r>
              <w:rPr>
                <w:noProof/>
                <w:webHidden/>
              </w:rPr>
              <w:tab/>
            </w:r>
            <w:r>
              <w:rPr>
                <w:noProof/>
                <w:webHidden/>
              </w:rPr>
              <w:fldChar w:fldCharType="begin"/>
            </w:r>
            <w:r>
              <w:rPr>
                <w:noProof/>
                <w:webHidden/>
              </w:rPr>
              <w:instrText xml:space="preserve"> PAGEREF _Toc524688894 \h </w:instrText>
            </w:r>
            <w:r>
              <w:rPr>
                <w:noProof/>
                <w:webHidden/>
              </w:rPr>
            </w:r>
            <w:r>
              <w:rPr>
                <w:noProof/>
                <w:webHidden/>
              </w:rPr>
              <w:fldChar w:fldCharType="separate"/>
            </w:r>
            <w:r>
              <w:rPr>
                <w:noProof/>
                <w:webHidden/>
              </w:rPr>
              <w:t>102</w:t>
            </w:r>
            <w:r>
              <w:rPr>
                <w:noProof/>
                <w:webHidden/>
              </w:rPr>
              <w:fldChar w:fldCharType="end"/>
            </w:r>
          </w:hyperlink>
        </w:p>
        <w:p w14:paraId="4A2553B9" w14:textId="09216514" w:rsidR="002C6533" w:rsidRDefault="002C6533">
          <w:pPr>
            <w:pStyle w:val="TOC2"/>
            <w:tabs>
              <w:tab w:val="right" w:leader="dot" w:pos="9010"/>
            </w:tabs>
            <w:rPr>
              <w:b w:val="0"/>
              <w:bCs w:val="0"/>
              <w:noProof/>
              <w:sz w:val="24"/>
              <w:szCs w:val="24"/>
            </w:rPr>
          </w:pPr>
          <w:hyperlink w:anchor="_Toc524688895" w:history="1">
            <w:r w:rsidRPr="005736AE">
              <w:rPr>
                <w:rStyle w:val="Hyperlink"/>
                <w:noProof/>
              </w:rPr>
              <w:t>14.20. ne_data_gathering/people.py</w:t>
            </w:r>
            <w:r>
              <w:rPr>
                <w:noProof/>
                <w:webHidden/>
              </w:rPr>
              <w:tab/>
            </w:r>
            <w:r>
              <w:rPr>
                <w:noProof/>
                <w:webHidden/>
              </w:rPr>
              <w:fldChar w:fldCharType="begin"/>
            </w:r>
            <w:r>
              <w:rPr>
                <w:noProof/>
                <w:webHidden/>
              </w:rPr>
              <w:instrText xml:space="preserve"> PAGEREF _Toc524688895 \h </w:instrText>
            </w:r>
            <w:r>
              <w:rPr>
                <w:noProof/>
                <w:webHidden/>
              </w:rPr>
            </w:r>
            <w:r>
              <w:rPr>
                <w:noProof/>
                <w:webHidden/>
              </w:rPr>
              <w:fldChar w:fldCharType="separate"/>
            </w:r>
            <w:r>
              <w:rPr>
                <w:noProof/>
                <w:webHidden/>
              </w:rPr>
              <w:t>105</w:t>
            </w:r>
            <w:r>
              <w:rPr>
                <w:noProof/>
                <w:webHidden/>
              </w:rPr>
              <w:fldChar w:fldCharType="end"/>
            </w:r>
          </w:hyperlink>
        </w:p>
        <w:p w14:paraId="1509B960" w14:textId="355B78DF" w:rsidR="002C6533" w:rsidRDefault="002C6533">
          <w:pPr>
            <w:pStyle w:val="TOC2"/>
            <w:tabs>
              <w:tab w:val="right" w:leader="dot" w:pos="9010"/>
            </w:tabs>
            <w:rPr>
              <w:b w:val="0"/>
              <w:bCs w:val="0"/>
              <w:noProof/>
              <w:sz w:val="24"/>
              <w:szCs w:val="24"/>
            </w:rPr>
          </w:pPr>
          <w:hyperlink w:anchor="_Toc524688896" w:history="1">
            <w:r w:rsidRPr="005736AE">
              <w:rPr>
                <w:rStyle w:val="Hyperlink"/>
                <w:noProof/>
              </w:rPr>
              <w:t>14.21. ne_data_gathering/places.py</w:t>
            </w:r>
            <w:r>
              <w:rPr>
                <w:noProof/>
                <w:webHidden/>
              </w:rPr>
              <w:tab/>
            </w:r>
            <w:r>
              <w:rPr>
                <w:noProof/>
                <w:webHidden/>
              </w:rPr>
              <w:fldChar w:fldCharType="begin"/>
            </w:r>
            <w:r>
              <w:rPr>
                <w:noProof/>
                <w:webHidden/>
              </w:rPr>
              <w:instrText xml:space="preserve"> PAGEREF _Toc524688896 \h </w:instrText>
            </w:r>
            <w:r>
              <w:rPr>
                <w:noProof/>
                <w:webHidden/>
              </w:rPr>
            </w:r>
            <w:r>
              <w:rPr>
                <w:noProof/>
                <w:webHidden/>
              </w:rPr>
              <w:fldChar w:fldCharType="separate"/>
            </w:r>
            <w:r>
              <w:rPr>
                <w:noProof/>
                <w:webHidden/>
              </w:rPr>
              <w:t>107</w:t>
            </w:r>
            <w:r>
              <w:rPr>
                <w:noProof/>
                <w:webHidden/>
              </w:rPr>
              <w:fldChar w:fldCharType="end"/>
            </w:r>
          </w:hyperlink>
        </w:p>
        <w:p w14:paraId="31195132" w14:textId="32FE3943" w:rsidR="002C6533" w:rsidRDefault="002C6533">
          <w:pPr>
            <w:pStyle w:val="TOC2"/>
            <w:tabs>
              <w:tab w:val="right" w:leader="dot" w:pos="9010"/>
            </w:tabs>
            <w:rPr>
              <w:b w:val="0"/>
              <w:bCs w:val="0"/>
              <w:noProof/>
              <w:sz w:val="24"/>
              <w:szCs w:val="24"/>
            </w:rPr>
          </w:pPr>
          <w:hyperlink w:anchor="_Toc524688897" w:history="1">
            <w:r w:rsidRPr="005736AE">
              <w:rPr>
                <w:rStyle w:val="Hyperlink"/>
                <w:noProof/>
              </w:rPr>
              <w:t>14.22. ne_data_gathering/util.py</w:t>
            </w:r>
            <w:r>
              <w:rPr>
                <w:noProof/>
                <w:webHidden/>
              </w:rPr>
              <w:tab/>
            </w:r>
            <w:r>
              <w:rPr>
                <w:noProof/>
                <w:webHidden/>
              </w:rPr>
              <w:fldChar w:fldCharType="begin"/>
            </w:r>
            <w:r>
              <w:rPr>
                <w:noProof/>
                <w:webHidden/>
              </w:rPr>
              <w:instrText xml:space="preserve"> PAGEREF _Toc524688897 \h </w:instrText>
            </w:r>
            <w:r>
              <w:rPr>
                <w:noProof/>
                <w:webHidden/>
              </w:rPr>
            </w:r>
            <w:r>
              <w:rPr>
                <w:noProof/>
                <w:webHidden/>
              </w:rPr>
              <w:fldChar w:fldCharType="separate"/>
            </w:r>
            <w:r>
              <w:rPr>
                <w:noProof/>
                <w:webHidden/>
              </w:rPr>
              <w:t>108</w:t>
            </w:r>
            <w:r>
              <w:rPr>
                <w:noProof/>
                <w:webHidden/>
              </w:rPr>
              <w:fldChar w:fldCharType="end"/>
            </w:r>
          </w:hyperlink>
        </w:p>
        <w:p w14:paraId="334CC348" w14:textId="10D794FC" w:rsidR="002C6533" w:rsidRDefault="002C6533">
          <w:pPr>
            <w:pStyle w:val="TOC2"/>
            <w:tabs>
              <w:tab w:val="right" w:leader="dot" w:pos="9010"/>
            </w:tabs>
            <w:rPr>
              <w:b w:val="0"/>
              <w:bCs w:val="0"/>
              <w:noProof/>
              <w:sz w:val="24"/>
              <w:szCs w:val="24"/>
            </w:rPr>
          </w:pPr>
          <w:hyperlink w:anchor="_Toc524688898" w:history="1">
            <w:r w:rsidRPr="005736AE">
              <w:rPr>
                <w:rStyle w:val="Hyperlink"/>
                <w:noProof/>
              </w:rPr>
              <w:t>14.23. simple_gui/simple_gui.py</w:t>
            </w:r>
            <w:r>
              <w:rPr>
                <w:noProof/>
                <w:webHidden/>
              </w:rPr>
              <w:tab/>
            </w:r>
            <w:r>
              <w:rPr>
                <w:noProof/>
                <w:webHidden/>
              </w:rPr>
              <w:fldChar w:fldCharType="begin"/>
            </w:r>
            <w:r>
              <w:rPr>
                <w:noProof/>
                <w:webHidden/>
              </w:rPr>
              <w:instrText xml:space="preserve"> PAGEREF _Toc524688898 \h </w:instrText>
            </w:r>
            <w:r>
              <w:rPr>
                <w:noProof/>
                <w:webHidden/>
              </w:rPr>
            </w:r>
            <w:r>
              <w:rPr>
                <w:noProof/>
                <w:webHidden/>
              </w:rPr>
              <w:fldChar w:fldCharType="separate"/>
            </w:r>
            <w:r>
              <w:rPr>
                <w:noProof/>
                <w:webHidden/>
              </w:rPr>
              <w:t>111</w:t>
            </w:r>
            <w:r>
              <w:rPr>
                <w:noProof/>
                <w:webHidden/>
              </w:rPr>
              <w:fldChar w:fldCharType="end"/>
            </w:r>
          </w:hyperlink>
        </w:p>
        <w:p w14:paraId="22EC6C03" w14:textId="695B6737" w:rsidR="002C6533" w:rsidRDefault="002C6533">
          <w:pPr>
            <w:pStyle w:val="TOC2"/>
            <w:tabs>
              <w:tab w:val="right" w:leader="dot" w:pos="9010"/>
            </w:tabs>
            <w:rPr>
              <w:b w:val="0"/>
              <w:bCs w:val="0"/>
              <w:noProof/>
              <w:sz w:val="24"/>
              <w:szCs w:val="24"/>
            </w:rPr>
          </w:pPr>
          <w:hyperlink w:anchor="_Toc524688899" w:history="1">
            <w:r w:rsidRPr="005736AE">
              <w:rPr>
                <w:rStyle w:val="Hyperlink"/>
                <w:noProof/>
              </w:rPr>
              <w:t>14.24. simple_gui/util.py</w:t>
            </w:r>
            <w:r>
              <w:rPr>
                <w:noProof/>
                <w:webHidden/>
              </w:rPr>
              <w:tab/>
            </w:r>
            <w:r>
              <w:rPr>
                <w:noProof/>
                <w:webHidden/>
              </w:rPr>
              <w:fldChar w:fldCharType="begin"/>
            </w:r>
            <w:r>
              <w:rPr>
                <w:noProof/>
                <w:webHidden/>
              </w:rPr>
              <w:instrText xml:space="preserve"> PAGEREF _Toc524688899 \h </w:instrText>
            </w:r>
            <w:r>
              <w:rPr>
                <w:noProof/>
                <w:webHidden/>
              </w:rPr>
            </w:r>
            <w:r>
              <w:rPr>
                <w:noProof/>
                <w:webHidden/>
              </w:rPr>
              <w:fldChar w:fldCharType="separate"/>
            </w:r>
            <w:r>
              <w:rPr>
                <w:noProof/>
                <w:webHidden/>
              </w:rPr>
              <w:t>112</w:t>
            </w:r>
            <w:r>
              <w:rPr>
                <w:noProof/>
                <w:webHidden/>
              </w:rPr>
              <w:fldChar w:fldCharType="end"/>
            </w:r>
          </w:hyperlink>
        </w:p>
        <w:p w14:paraId="62F8742C" w14:textId="727A19FF" w:rsidR="002C6533" w:rsidRDefault="002C6533">
          <w:pPr>
            <w:pStyle w:val="TOC2"/>
            <w:tabs>
              <w:tab w:val="right" w:leader="dot" w:pos="9010"/>
            </w:tabs>
            <w:rPr>
              <w:b w:val="0"/>
              <w:bCs w:val="0"/>
              <w:noProof/>
              <w:sz w:val="24"/>
              <w:szCs w:val="24"/>
            </w:rPr>
          </w:pPr>
          <w:hyperlink w:anchor="_Toc524688900" w:history="1">
            <w:r w:rsidRPr="005736AE">
              <w:rPr>
                <w:rStyle w:val="Hyperlink"/>
                <w:noProof/>
              </w:rPr>
              <w:t>14.25. simple_gui/static/char-ner.js</w:t>
            </w:r>
            <w:r>
              <w:rPr>
                <w:noProof/>
                <w:webHidden/>
              </w:rPr>
              <w:tab/>
            </w:r>
            <w:r>
              <w:rPr>
                <w:noProof/>
                <w:webHidden/>
              </w:rPr>
              <w:fldChar w:fldCharType="begin"/>
            </w:r>
            <w:r>
              <w:rPr>
                <w:noProof/>
                <w:webHidden/>
              </w:rPr>
              <w:instrText xml:space="preserve"> PAGEREF _Toc524688900 \h </w:instrText>
            </w:r>
            <w:r>
              <w:rPr>
                <w:noProof/>
                <w:webHidden/>
              </w:rPr>
            </w:r>
            <w:r>
              <w:rPr>
                <w:noProof/>
                <w:webHidden/>
              </w:rPr>
              <w:fldChar w:fldCharType="separate"/>
            </w:r>
            <w:r>
              <w:rPr>
                <w:noProof/>
                <w:webHidden/>
              </w:rPr>
              <w:t>113</w:t>
            </w:r>
            <w:r>
              <w:rPr>
                <w:noProof/>
                <w:webHidden/>
              </w:rPr>
              <w:fldChar w:fldCharType="end"/>
            </w:r>
          </w:hyperlink>
        </w:p>
        <w:p w14:paraId="708DA7F4" w14:textId="382EE25D" w:rsidR="002C6533" w:rsidRDefault="002C6533">
          <w:pPr>
            <w:pStyle w:val="TOC2"/>
            <w:tabs>
              <w:tab w:val="right" w:leader="dot" w:pos="9010"/>
            </w:tabs>
            <w:rPr>
              <w:b w:val="0"/>
              <w:bCs w:val="0"/>
              <w:noProof/>
              <w:sz w:val="24"/>
              <w:szCs w:val="24"/>
            </w:rPr>
          </w:pPr>
          <w:hyperlink w:anchor="_Toc524688901" w:history="1">
            <w:r w:rsidRPr="005736AE">
              <w:rPr>
                <w:rStyle w:val="Hyperlink"/>
                <w:noProof/>
              </w:rPr>
              <w:t>14.26. simple_gui/static/style.css</w:t>
            </w:r>
            <w:r>
              <w:rPr>
                <w:noProof/>
                <w:webHidden/>
              </w:rPr>
              <w:tab/>
            </w:r>
            <w:r>
              <w:rPr>
                <w:noProof/>
                <w:webHidden/>
              </w:rPr>
              <w:fldChar w:fldCharType="begin"/>
            </w:r>
            <w:r>
              <w:rPr>
                <w:noProof/>
                <w:webHidden/>
              </w:rPr>
              <w:instrText xml:space="preserve"> PAGEREF _Toc524688901 \h </w:instrText>
            </w:r>
            <w:r>
              <w:rPr>
                <w:noProof/>
                <w:webHidden/>
              </w:rPr>
            </w:r>
            <w:r>
              <w:rPr>
                <w:noProof/>
                <w:webHidden/>
              </w:rPr>
              <w:fldChar w:fldCharType="separate"/>
            </w:r>
            <w:r>
              <w:rPr>
                <w:noProof/>
                <w:webHidden/>
              </w:rPr>
              <w:t>114</w:t>
            </w:r>
            <w:r>
              <w:rPr>
                <w:noProof/>
                <w:webHidden/>
              </w:rPr>
              <w:fldChar w:fldCharType="end"/>
            </w:r>
          </w:hyperlink>
        </w:p>
        <w:p w14:paraId="05713208" w14:textId="7E7E680F" w:rsidR="002C6533" w:rsidRDefault="002C6533">
          <w:pPr>
            <w:pStyle w:val="TOC2"/>
            <w:tabs>
              <w:tab w:val="right" w:leader="dot" w:pos="9010"/>
            </w:tabs>
            <w:rPr>
              <w:b w:val="0"/>
              <w:bCs w:val="0"/>
              <w:noProof/>
              <w:sz w:val="24"/>
              <w:szCs w:val="24"/>
            </w:rPr>
          </w:pPr>
          <w:hyperlink w:anchor="_Toc524688902" w:history="1">
            <w:r w:rsidRPr="005736AE">
              <w:rPr>
                <w:rStyle w:val="Hyperlink"/>
                <w:noProof/>
              </w:rPr>
              <w:t>14.27. simple_gui/templates/date.html</w:t>
            </w:r>
            <w:r>
              <w:rPr>
                <w:noProof/>
                <w:webHidden/>
              </w:rPr>
              <w:tab/>
            </w:r>
            <w:r>
              <w:rPr>
                <w:noProof/>
                <w:webHidden/>
              </w:rPr>
              <w:fldChar w:fldCharType="begin"/>
            </w:r>
            <w:r>
              <w:rPr>
                <w:noProof/>
                <w:webHidden/>
              </w:rPr>
              <w:instrText xml:space="preserve"> PAGEREF _Toc524688902 \h </w:instrText>
            </w:r>
            <w:r>
              <w:rPr>
                <w:noProof/>
                <w:webHidden/>
              </w:rPr>
            </w:r>
            <w:r>
              <w:rPr>
                <w:noProof/>
                <w:webHidden/>
              </w:rPr>
              <w:fldChar w:fldCharType="separate"/>
            </w:r>
            <w:r>
              <w:rPr>
                <w:noProof/>
                <w:webHidden/>
              </w:rPr>
              <w:t>114</w:t>
            </w:r>
            <w:r>
              <w:rPr>
                <w:noProof/>
                <w:webHidden/>
              </w:rPr>
              <w:fldChar w:fldCharType="end"/>
            </w:r>
          </w:hyperlink>
        </w:p>
        <w:p w14:paraId="62991015" w14:textId="0A56472B" w:rsidR="002C6533" w:rsidRDefault="002C6533">
          <w:pPr>
            <w:pStyle w:val="TOC2"/>
            <w:tabs>
              <w:tab w:val="right" w:leader="dot" w:pos="9010"/>
            </w:tabs>
            <w:rPr>
              <w:b w:val="0"/>
              <w:bCs w:val="0"/>
              <w:noProof/>
              <w:sz w:val="24"/>
              <w:szCs w:val="24"/>
            </w:rPr>
          </w:pPr>
          <w:hyperlink w:anchor="_Toc524688903" w:history="1">
            <w:r w:rsidRPr="005736AE">
              <w:rPr>
                <w:rStyle w:val="Hyperlink"/>
                <w:noProof/>
              </w:rPr>
              <w:t>14.28. simple_gui/templates/debate.html</w:t>
            </w:r>
            <w:r>
              <w:rPr>
                <w:noProof/>
                <w:webHidden/>
              </w:rPr>
              <w:tab/>
            </w:r>
            <w:r>
              <w:rPr>
                <w:noProof/>
                <w:webHidden/>
              </w:rPr>
              <w:fldChar w:fldCharType="begin"/>
            </w:r>
            <w:r>
              <w:rPr>
                <w:noProof/>
                <w:webHidden/>
              </w:rPr>
              <w:instrText xml:space="preserve"> PAGEREF _Toc524688903 \h </w:instrText>
            </w:r>
            <w:r>
              <w:rPr>
                <w:noProof/>
                <w:webHidden/>
              </w:rPr>
            </w:r>
            <w:r>
              <w:rPr>
                <w:noProof/>
                <w:webHidden/>
              </w:rPr>
              <w:fldChar w:fldCharType="separate"/>
            </w:r>
            <w:r>
              <w:rPr>
                <w:noProof/>
                <w:webHidden/>
              </w:rPr>
              <w:t>114</w:t>
            </w:r>
            <w:r>
              <w:rPr>
                <w:noProof/>
                <w:webHidden/>
              </w:rPr>
              <w:fldChar w:fldCharType="end"/>
            </w:r>
          </w:hyperlink>
        </w:p>
        <w:p w14:paraId="250AD1CB" w14:textId="57B9EB76" w:rsidR="002C6533" w:rsidRDefault="002C6533">
          <w:pPr>
            <w:pStyle w:val="TOC2"/>
            <w:tabs>
              <w:tab w:val="right" w:leader="dot" w:pos="9010"/>
            </w:tabs>
            <w:rPr>
              <w:b w:val="0"/>
              <w:bCs w:val="0"/>
              <w:noProof/>
              <w:sz w:val="24"/>
              <w:szCs w:val="24"/>
            </w:rPr>
          </w:pPr>
          <w:hyperlink w:anchor="_Toc524688904" w:history="1">
            <w:r w:rsidRPr="005736AE">
              <w:rPr>
                <w:rStyle w:val="Hyperlink"/>
                <w:noProof/>
              </w:rPr>
              <w:t>14.29. simple_gui/templates/index.html</w:t>
            </w:r>
            <w:r>
              <w:rPr>
                <w:noProof/>
                <w:webHidden/>
              </w:rPr>
              <w:tab/>
            </w:r>
            <w:r>
              <w:rPr>
                <w:noProof/>
                <w:webHidden/>
              </w:rPr>
              <w:fldChar w:fldCharType="begin"/>
            </w:r>
            <w:r>
              <w:rPr>
                <w:noProof/>
                <w:webHidden/>
              </w:rPr>
              <w:instrText xml:space="preserve"> PAGEREF _Toc524688904 \h </w:instrText>
            </w:r>
            <w:r>
              <w:rPr>
                <w:noProof/>
                <w:webHidden/>
              </w:rPr>
            </w:r>
            <w:r>
              <w:rPr>
                <w:noProof/>
                <w:webHidden/>
              </w:rPr>
              <w:fldChar w:fldCharType="separate"/>
            </w:r>
            <w:r>
              <w:rPr>
                <w:noProof/>
                <w:webHidden/>
              </w:rPr>
              <w:t>115</w:t>
            </w:r>
            <w:r>
              <w:rPr>
                <w:noProof/>
                <w:webHidden/>
              </w:rPr>
              <w:fldChar w:fldCharType="end"/>
            </w:r>
          </w:hyperlink>
        </w:p>
        <w:p w14:paraId="2B1F1C42" w14:textId="615B3A08" w:rsidR="002C6533" w:rsidRDefault="002C6533">
          <w:pPr>
            <w:pStyle w:val="TOC2"/>
            <w:tabs>
              <w:tab w:val="right" w:leader="dot" w:pos="9010"/>
            </w:tabs>
            <w:rPr>
              <w:b w:val="0"/>
              <w:bCs w:val="0"/>
              <w:noProof/>
              <w:sz w:val="24"/>
              <w:szCs w:val="24"/>
            </w:rPr>
          </w:pPr>
          <w:hyperlink w:anchor="_Toc524688905" w:history="1">
            <w:r w:rsidRPr="005736AE">
              <w:rPr>
                <w:rStyle w:val="Hyperlink"/>
                <w:noProof/>
              </w:rPr>
              <w:t>14.30. test/test_chunk.py</w:t>
            </w:r>
            <w:r>
              <w:rPr>
                <w:noProof/>
                <w:webHidden/>
              </w:rPr>
              <w:tab/>
            </w:r>
            <w:r>
              <w:rPr>
                <w:noProof/>
                <w:webHidden/>
              </w:rPr>
              <w:fldChar w:fldCharType="begin"/>
            </w:r>
            <w:r>
              <w:rPr>
                <w:noProof/>
                <w:webHidden/>
              </w:rPr>
              <w:instrText xml:space="preserve"> PAGEREF _Toc524688905 \h </w:instrText>
            </w:r>
            <w:r>
              <w:rPr>
                <w:noProof/>
                <w:webHidden/>
              </w:rPr>
            </w:r>
            <w:r>
              <w:rPr>
                <w:noProof/>
                <w:webHidden/>
              </w:rPr>
              <w:fldChar w:fldCharType="separate"/>
            </w:r>
            <w:r>
              <w:rPr>
                <w:noProof/>
                <w:webHidden/>
              </w:rPr>
              <w:t>115</w:t>
            </w:r>
            <w:r>
              <w:rPr>
                <w:noProof/>
                <w:webHidden/>
              </w:rPr>
              <w:fldChar w:fldCharType="end"/>
            </w:r>
          </w:hyperlink>
        </w:p>
        <w:p w14:paraId="638BDCB4" w14:textId="03D366C5" w:rsidR="002C6533" w:rsidRDefault="002C6533">
          <w:pPr>
            <w:pStyle w:val="TOC2"/>
            <w:tabs>
              <w:tab w:val="right" w:leader="dot" w:pos="9010"/>
            </w:tabs>
            <w:rPr>
              <w:b w:val="0"/>
              <w:bCs w:val="0"/>
              <w:noProof/>
              <w:sz w:val="24"/>
              <w:szCs w:val="24"/>
            </w:rPr>
          </w:pPr>
          <w:hyperlink w:anchor="_Toc524688906" w:history="1">
            <w:r w:rsidRPr="005736AE">
              <w:rPr>
                <w:rStyle w:val="Hyperlink"/>
                <w:noProof/>
              </w:rPr>
              <w:t>14.31. test/test_companies.py</w:t>
            </w:r>
            <w:r>
              <w:rPr>
                <w:noProof/>
                <w:webHidden/>
              </w:rPr>
              <w:tab/>
            </w:r>
            <w:r>
              <w:rPr>
                <w:noProof/>
                <w:webHidden/>
              </w:rPr>
              <w:fldChar w:fldCharType="begin"/>
            </w:r>
            <w:r>
              <w:rPr>
                <w:noProof/>
                <w:webHidden/>
              </w:rPr>
              <w:instrText xml:space="preserve"> PAGEREF _Toc524688906 \h </w:instrText>
            </w:r>
            <w:r>
              <w:rPr>
                <w:noProof/>
                <w:webHidden/>
              </w:rPr>
            </w:r>
            <w:r>
              <w:rPr>
                <w:noProof/>
                <w:webHidden/>
              </w:rPr>
              <w:fldChar w:fldCharType="separate"/>
            </w:r>
            <w:r>
              <w:rPr>
                <w:noProof/>
                <w:webHidden/>
              </w:rPr>
              <w:t>116</w:t>
            </w:r>
            <w:r>
              <w:rPr>
                <w:noProof/>
                <w:webHidden/>
              </w:rPr>
              <w:fldChar w:fldCharType="end"/>
            </w:r>
          </w:hyperlink>
        </w:p>
        <w:p w14:paraId="079EBF3C" w14:textId="001CC47A" w:rsidR="002C6533" w:rsidRDefault="002C6533">
          <w:pPr>
            <w:pStyle w:val="TOC2"/>
            <w:tabs>
              <w:tab w:val="right" w:leader="dot" w:pos="9010"/>
            </w:tabs>
            <w:rPr>
              <w:b w:val="0"/>
              <w:bCs w:val="0"/>
              <w:noProof/>
              <w:sz w:val="24"/>
              <w:szCs w:val="24"/>
            </w:rPr>
          </w:pPr>
          <w:hyperlink w:anchor="_Toc524688907" w:history="1">
            <w:r w:rsidRPr="005736AE">
              <w:rPr>
                <w:rStyle w:val="Hyperlink"/>
                <w:noProof/>
              </w:rPr>
              <w:t>14.32. test/test_interpolate.py</w:t>
            </w:r>
            <w:r>
              <w:rPr>
                <w:noProof/>
                <w:webHidden/>
              </w:rPr>
              <w:tab/>
            </w:r>
            <w:r>
              <w:rPr>
                <w:noProof/>
                <w:webHidden/>
              </w:rPr>
              <w:fldChar w:fldCharType="begin"/>
            </w:r>
            <w:r>
              <w:rPr>
                <w:noProof/>
                <w:webHidden/>
              </w:rPr>
              <w:instrText xml:space="preserve"> PAGEREF _Toc524688907 \h </w:instrText>
            </w:r>
            <w:r>
              <w:rPr>
                <w:noProof/>
                <w:webHidden/>
              </w:rPr>
            </w:r>
            <w:r>
              <w:rPr>
                <w:noProof/>
                <w:webHidden/>
              </w:rPr>
              <w:fldChar w:fldCharType="separate"/>
            </w:r>
            <w:r>
              <w:rPr>
                <w:noProof/>
                <w:webHidden/>
              </w:rPr>
              <w:t>116</w:t>
            </w:r>
            <w:r>
              <w:rPr>
                <w:noProof/>
                <w:webHidden/>
              </w:rPr>
              <w:fldChar w:fldCharType="end"/>
            </w:r>
          </w:hyperlink>
        </w:p>
        <w:p w14:paraId="701B0C1A" w14:textId="21B5D6C0" w:rsidR="002C6533" w:rsidRDefault="002C6533">
          <w:pPr>
            <w:pStyle w:val="TOC2"/>
            <w:tabs>
              <w:tab w:val="right" w:leader="dot" w:pos="9010"/>
            </w:tabs>
            <w:rPr>
              <w:b w:val="0"/>
              <w:bCs w:val="0"/>
              <w:noProof/>
              <w:sz w:val="24"/>
              <w:szCs w:val="24"/>
            </w:rPr>
          </w:pPr>
          <w:hyperlink w:anchor="_Toc524688908" w:history="1">
            <w:r w:rsidRPr="005736AE">
              <w:rPr>
                <w:rStyle w:val="Hyperlink"/>
                <w:noProof/>
              </w:rPr>
              <w:t>14.33. test/test_matt.py</w:t>
            </w:r>
            <w:r>
              <w:rPr>
                <w:noProof/>
                <w:webHidden/>
              </w:rPr>
              <w:tab/>
            </w:r>
            <w:r>
              <w:rPr>
                <w:noProof/>
                <w:webHidden/>
              </w:rPr>
              <w:fldChar w:fldCharType="begin"/>
            </w:r>
            <w:r>
              <w:rPr>
                <w:noProof/>
                <w:webHidden/>
              </w:rPr>
              <w:instrText xml:space="preserve"> PAGEREF _Toc524688908 \h </w:instrText>
            </w:r>
            <w:r>
              <w:rPr>
                <w:noProof/>
                <w:webHidden/>
              </w:rPr>
            </w:r>
            <w:r>
              <w:rPr>
                <w:noProof/>
                <w:webHidden/>
              </w:rPr>
              <w:fldChar w:fldCharType="separate"/>
            </w:r>
            <w:r>
              <w:rPr>
                <w:noProof/>
                <w:webHidden/>
              </w:rPr>
              <w:t>117</w:t>
            </w:r>
            <w:r>
              <w:rPr>
                <w:noProof/>
                <w:webHidden/>
              </w:rPr>
              <w:fldChar w:fldCharType="end"/>
            </w:r>
          </w:hyperlink>
        </w:p>
        <w:p w14:paraId="58AC4132" w14:textId="2BE15A53" w:rsidR="002C6533" w:rsidRDefault="002C6533">
          <w:pPr>
            <w:pStyle w:val="TOC2"/>
            <w:tabs>
              <w:tab w:val="right" w:leader="dot" w:pos="9010"/>
            </w:tabs>
            <w:rPr>
              <w:b w:val="0"/>
              <w:bCs w:val="0"/>
              <w:noProof/>
              <w:sz w:val="24"/>
              <w:szCs w:val="24"/>
            </w:rPr>
          </w:pPr>
          <w:hyperlink w:anchor="_Toc524688909" w:history="1">
            <w:r w:rsidRPr="005736AE">
              <w:rPr>
                <w:rStyle w:val="Hyperlink"/>
                <w:noProof/>
              </w:rPr>
              <w:t>14.34. test/test_model_integration.py</w:t>
            </w:r>
            <w:r>
              <w:rPr>
                <w:noProof/>
                <w:webHidden/>
              </w:rPr>
              <w:tab/>
            </w:r>
            <w:r>
              <w:rPr>
                <w:noProof/>
                <w:webHidden/>
              </w:rPr>
              <w:fldChar w:fldCharType="begin"/>
            </w:r>
            <w:r>
              <w:rPr>
                <w:noProof/>
                <w:webHidden/>
              </w:rPr>
              <w:instrText xml:space="preserve"> PAGEREF _Toc524688909 \h </w:instrText>
            </w:r>
            <w:r>
              <w:rPr>
                <w:noProof/>
                <w:webHidden/>
              </w:rPr>
            </w:r>
            <w:r>
              <w:rPr>
                <w:noProof/>
                <w:webHidden/>
              </w:rPr>
              <w:fldChar w:fldCharType="separate"/>
            </w:r>
            <w:r>
              <w:rPr>
                <w:noProof/>
                <w:webHidden/>
              </w:rPr>
              <w:t>118</w:t>
            </w:r>
            <w:r>
              <w:rPr>
                <w:noProof/>
                <w:webHidden/>
              </w:rPr>
              <w:fldChar w:fldCharType="end"/>
            </w:r>
          </w:hyperlink>
        </w:p>
        <w:p w14:paraId="634E0FD3" w14:textId="10625822" w:rsidR="002C6533" w:rsidRDefault="002C6533">
          <w:pPr>
            <w:pStyle w:val="TOC2"/>
            <w:tabs>
              <w:tab w:val="right" w:leader="dot" w:pos="9010"/>
            </w:tabs>
            <w:rPr>
              <w:b w:val="0"/>
              <w:bCs w:val="0"/>
              <w:noProof/>
              <w:sz w:val="24"/>
              <w:szCs w:val="24"/>
            </w:rPr>
          </w:pPr>
          <w:hyperlink w:anchor="_Toc524688910" w:history="1">
            <w:r w:rsidRPr="005736AE">
              <w:rPr>
                <w:rStyle w:val="Hyperlink"/>
                <w:noProof/>
              </w:rPr>
              <w:t>14.35. test/test_preprocessing.py</w:t>
            </w:r>
            <w:r>
              <w:rPr>
                <w:noProof/>
                <w:webHidden/>
              </w:rPr>
              <w:tab/>
            </w:r>
            <w:r>
              <w:rPr>
                <w:noProof/>
                <w:webHidden/>
              </w:rPr>
              <w:fldChar w:fldCharType="begin"/>
            </w:r>
            <w:r>
              <w:rPr>
                <w:noProof/>
                <w:webHidden/>
              </w:rPr>
              <w:instrText xml:space="preserve"> PAGEREF _Toc524688910 \h </w:instrText>
            </w:r>
            <w:r>
              <w:rPr>
                <w:noProof/>
                <w:webHidden/>
              </w:rPr>
            </w:r>
            <w:r>
              <w:rPr>
                <w:noProof/>
                <w:webHidden/>
              </w:rPr>
              <w:fldChar w:fldCharType="separate"/>
            </w:r>
            <w:r>
              <w:rPr>
                <w:noProof/>
                <w:webHidden/>
              </w:rPr>
              <w:t>118</w:t>
            </w:r>
            <w:r>
              <w:rPr>
                <w:noProof/>
                <w:webHidden/>
              </w:rPr>
              <w:fldChar w:fldCharType="end"/>
            </w:r>
          </w:hyperlink>
        </w:p>
        <w:p w14:paraId="44C20ABD" w14:textId="20B44AAA" w:rsidR="002C6533" w:rsidRDefault="002C6533">
          <w:pPr>
            <w:pStyle w:val="TOC2"/>
            <w:tabs>
              <w:tab w:val="right" w:leader="dot" w:pos="9010"/>
            </w:tabs>
            <w:rPr>
              <w:b w:val="0"/>
              <w:bCs w:val="0"/>
              <w:noProof/>
              <w:sz w:val="24"/>
              <w:szCs w:val="24"/>
            </w:rPr>
          </w:pPr>
          <w:hyperlink w:anchor="_Toc524688911" w:history="1">
            <w:r w:rsidRPr="005736AE">
              <w:rPr>
                <w:rStyle w:val="Hyperlink"/>
                <w:noProof/>
              </w:rPr>
              <w:t>14.36. test/test_simple_gui_util.py</w:t>
            </w:r>
            <w:r>
              <w:rPr>
                <w:noProof/>
                <w:webHidden/>
              </w:rPr>
              <w:tab/>
            </w:r>
            <w:r>
              <w:rPr>
                <w:noProof/>
                <w:webHidden/>
              </w:rPr>
              <w:fldChar w:fldCharType="begin"/>
            </w:r>
            <w:r>
              <w:rPr>
                <w:noProof/>
                <w:webHidden/>
              </w:rPr>
              <w:instrText xml:space="preserve"> PAGEREF _Toc524688911 \h </w:instrText>
            </w:r>
            <w:r>
              <w:rPr>
                <w:noProof/>
                <w:webHidden/>
              </w:rPr>
            </w:r>
            <w:r>
              <w:rPr>
                <w:noProof/>
                <w:webHidden/>
              </w:rPr>
              <w:fldChar w:fldCharType="separate"/>
            </w:r>
            <w:r>
              <w:rPr>
                <w:noProof/>
                <w:webHidden/>
              </w:rPr>
              <w:t>118</w:t>
            </w:r>
            <w:r>
              <w:rPr>
                <w:noProof/>
                <w:webHidden/>
              </w:rPr>
              <w:fldChar w:fldCharType="end"/>
            </w:r>
          </w:hyperlink>
        </w:p>
        <w:p w14:paraId="6322BC84" w14:textId="3A799DA3" w:rsidR="002C6533" w:rsidRDefault="002C6533">
          <w:pPr>
            <w:pStyle w:val="TOC2"/>
            <w:tabs>
              <w:tab w:val="right" w:leader="dot" w:pos="9010"/>
            </w:tabs>
            <w:rPr>
              <w:b w:val="0"/>
              <w:bCs w:val="0"/>
              <w:noProof/>
              <w:sz w:val="24"/>
              <w:szCs w:val="24"/>
            </w:rPr>
          </w:pPr>
          <w:hyperlink w:anchor="_Toc524688912" w:history="1">
            <w:r w:rsidRPr="005736AE">
              <w:rPr>
                <w:rStyle w:val="Hyperlink"/>
                <w:noProof/>
              </w:rPr>
              <w:t>14.37. test/test_util.py</w:t>
            </w:r>
            <w:r>
              <w:rPr>
                <w:noProof/>
                <w:webHidden/>
              </w:rPr>
              <w:tab/>
            </w:r>
            <w:r>
              <w:rPr>
                <w:noProof/>
                <w:webHidden/>
              </w:rPr>
              <w:fldChar w:fldCharType="begin"/>
            </w:r>
            <w:r>
              <w:rPr>
                <w:noProof/>
                <w:webHidden/>
              </w:rPr>
              <w:instrText xml:space="preserve"> PAGEREF _Toc524688912 \h </w:instrText>
            </w:r>
            <w:r>
              <w:rPr>
                <w:noProof/>
                <w:webHidden/>
              </w:rPr>
            </w:r>
            <w:r>
              <w:rPr>
                <w:noProof/>
                <w:webHidden/>
              </w:rPr>
              <w:fldChar w:fldCharType="separate"/>
            </w:r>
            <w:r>
              <w:rPr>
                <w:noProof/>
                <w:webHidden/>
              </w:rPr>
              <w:t>119</w:t>
            </w:r>
            <w:r>
              <w:rPr>
                <w:noProof/>
                <w:webHidden/>
              </w:rPr>
              <w:fldChar w:fldCharType="end"/>
            </w:r>
          </w:hyperlink>
        </w:p>
        <w:p w14:paraId="37E3B92F" w14:textId="2D666A2B" w:rsidR="000075A1" w:rsidRDefault="00D56F72">
          <w:pPr>
            <w:rPr>
              <w:noProof/>
            </w:rPr>
          </w:pPr>
          <w:r>
            <w:rPr>
              <w:b/>
              <w:bCs/>
              <w:noProof/>
            </w:rPr>
            <w:fldChar w:fldCharType="end"/>
          </w:r>
        </w:p>
      </w:sdtContent>
    </w:sdt>
    <w:p w14:paraId="0A1BC825" w14:textId="77777777" w:rsidR="000075A1" w:rsidRDefault="000075A1">
      <w:pPr>
        <w:rPr>
          <w:noProof/>
        </w:rPr>
      </w:pPr>
      <w:r>
        <w:rPr>
          <w:noProof/>
        </w:rPr>
        <w:br w:type="page"/>
      </w:r>
    </w:p>
    <w:p w14:paraId="01737700" w14:textId="4D1B800F" w:rsidR="00540C85" w:rsidRDefault="006F14DB" w:rsidP="008A7D4E">
      <w:pPr>
        <w:pStyle w:val="Heading1"/>
      </w:pPr>
      <w:bookmarkStart w:id="1" w:name="_Toc524688830"/>
      <w:r w:rsidRPr="00FE6F9D">
        <w:lastRenderedPageBreak/>
        <w:t>Introduction</w:t>
      </w:r>
      <w:bookmarkEnd w:id="1"/>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29F3278B"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2C6533">
        <w:t>5.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2C6533">
        <w:t>6.1</w:t>
      </w:r>
      <w:r w:rsidR="008E62AE">
        <w:fldChar w:fldCharType="end"/>
      </w:r>
      <w:r w:rsidR="008E62AE">
        <w:t>.</w:t>
      </w:r>
    </w:p>
    <w:p w14:paraId="514F0F51" w14:textId="00634680"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2C6533">
        <w:t>3</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2" w:name="_Ref521060203"/>
      <w:bookmarkStart w:id="3" w:name="_Toc524688831"/>
      <w:r w:rsidRPr="00FE6F9D">
        <w:lastRenderedPageBreak/>
        <w:t>Overall Results</w:t>
      </w:r>
      <w:bookmarkEnd w:id="2"/>
      <w:bookmarkEnd w:id="3"/>
    </w:p>
    <w:p w14:paraId="6157AF6F" w14:textId="77777777" w:rsidR="005821CD" w:rsidRDefault="005821CD" w:rsidP="003522A0">
      <w:pPr>
        <w:rPr>
          <w:b/>
          <w:color w:val="FF0000"/>
        </w:rPr>
      </w:pPr>
    </w:p>
    <w:p w14:paraId="2AF903C6" w14:textId="7BE30588"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sidR="002C6533">
        <w:rPr>
          <w:color w:val="000000" w:themeColor="text1"/>
        </w:rPr>
        <w:t>7.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2C6533">
        <w:rPr>
          <w:color w:val="000000" w:themeColor="text1"/>
        </w:rPr>
        <w:t>7.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2C6533">
        <w:rPr>
          <w:color w:val="000000" w:themeColor="text1"/>
        </w:rPr>
        <w:t>7.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3A22980C" w:rsidR="00157E1E"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5C2FD44E" w14:textId="77777777" w:rsidR="00157E1E" w:rsidRDefault="00157E1E">
      <w:pPr>
        <w:rPr>
          <w:color w:val="000000" w:themeColor="text1"/>
        </w:rPr>
      </w:pPr>
      <w:r>
        <w:rPr>
          <w:color w:val="000000" w:themeColor="text1"/>
        </w:rPr>
        <w:br w:type="page"/>
      </w:r>
    </w:p>
    <w:p w14:paraId="09623217" w14:textId="77777777" w:rsidR="003651E6" w:rsidRDefault="003651E6" w:rsidP="003651E6">
      <w:pPr>
        <w:pStyle w:val="Heading1"/>
      </w:pPr>
      <w:bookmarkStart w:id="4" w:name="_Ref522280259"/>
      <w:bookmarkStart w:id="5" w:name="_Toc524688832"/>
      <w:r>
        <w:lastRenderedPageBreak/>
        <w:t>Planning</w:t>
      </w:r>
      <w:bookmarkEnd w:id="4"/>
      <w:bookmarkEnd w:id="5"/>
    </w:p>
    <w:p w14:paraId="17285BD3" w14:textId="77777777" w:rsidR="003651E6" w:rsidRDefault="003651E6" w:rsidP="003651E6"/>
    <w:p w14:paraId="02575B5D" w14:textId="23DD5EF9" w:rsidR="003651E6" w:rsidRDefault="003651E6" w:rsidP="003651E6">
      <w:r>
        <w:t xml:space="preserve">In retrospect, the plan submitted in the Proposal suffered from a critical lack of detail. The complete plan, with its original timelines, is given in </w:t>
      </w:r>
      <w:r>
        <w:fldChar w:fldCharType="begin"/>
      </w:r>
      <w:r>
        <w:instrText xml:space="preserve"> REF _Ref522787358 \h </w:instrText>
      </w:r>
      <w:r>
        <w:fldChar w:fldCharType="separate"/>
      </w:r>
      <w:r w:rsidR="002C6533">
        <w:t xml:space="preserve">Table </w:t>
      </w:r>
      <w:r w:rsidR="002C6533">
        <w:rPr>
          <w:noProof/>
        </w:rPr>
        <w:t>1</w:t>
      </w:r>
      <w:r>
        <w:fldChar w:fldCharType="end"/>
      </w:r>
      <w:r>
        <w:t>. The original ‘risks and mitigations’ column has been removed as it is not relevant here.</w:t>
      </w:r>
    </w:p>
    <w:p w14:paraId="6C58AA9E" w14:textId="77777777" w:rsidR="003651E6" w:rsidRDefault="003651E6" w:rsidP="003651E6"/>
    <w:p w14:paraId="20965335" w14:textId="43329FEE" w:rsidR="003651E6" w:rsidRDefault="003651E6" w:rsidP="003651E6">
      <w:pPr>
        <w:pStyle w:val="Caption"/>
        <w:keepNext/>
      </w:pPr>
      <w:bookmarkStart w:id="6" w:name="_Ref522787358"/>
      <w:bookmarkStart w:id="7" w:name="_Toc524688808"/>
      <w:r>
        <w:t xml:space="preserve">Table </w:t>
      </w:r>
      <w:r>
        <w:rPr>
          <w:noProof/>
        </w:rPr>
        <w:fldChar w:fldCharType="begin"/>
      </w:r>
      <w:r>
        <w:rPr>
          <w:noProof/>
        </w:rPr>
        <w:instrText xml:space="preserve"> SEQ Table \* ARABIC </w:instrText>
      </w:r>
      <w:r>
        <w:rPr>
          <w:noProof/>
        </w:rPr>
        <w:fldChar w:fldCharType="separate"/>
      </w:r>
      <w:r w:rsidR="002C6533">
        <w:rPr>
          <w:noProof/>
        </w:rPr>
        <w:t>1</w:t>
      </w:r>
      <w:r>
        <w:rPr>
          <w:noProof/>
        </w:rPr>
        <w:fldChar w:fldCharType="end"/>
      </w:r>
      <w:bookmarkEnd w:id="6"/>
      <w:r>
        <w:t xml:space="preserve"> Original work plan given in proposal</w:t>
      </w:r>
      <w:bookmarkEnd w:id="7"/>
    </w:p>
    <w:tbl>
      <w:tblPr>
        <w:tblStyle w:val="TableGrid"/>
        <w:tblW w:w="0" w:type="auto"/>
        <w:tblLook w:val="04A0" w:firstRow="1" w:lastRow="0" w:firstColumn="1" w:lastColumn="0" w:noHBand="0" w:noVBand="1"/>
      </w:tblPr>
      <w:tblGrid>
        <w:gridCol w:w="649"/>
        <w:gridCol w:w="6434"/>
        <w:gridCol w:w="1927"/>
      </w:tblGrid>
      <w:tr w:rsidR="003651E6" w14:paraId="2B8312EE" w14:textId="77777777" w:rsidTr="00CD776C">
        <w:tc>
          <w:tcPr>
            <w:tcW w:w="649" w:type="dxa"/>
          </w:tcPr>
          <w:p w14:paraId="4202E0B6" w14:textId="77777777" w:rsidR="003651E6" w:rsidRPr="00B62F43" w:rsidRDefault="003651E6" w:rsidP="00CD776C">
            <w:pPr>
              <w:rPr>
                <w:b/>
              </w:rPr>
            </w:pPr>
            <w:r w:rsidRPr="00B62F43">
              <w:rPr>
                <w:b/>
              </w:rPr>
              <w:t>ID</w:t>
            </w:r>
          </w:p>
        </w:tc>
        <w:tc>
          <w:tcPr>
            <w:tcW w:w="6434" w:type="dxa"/>
          </w:tcPr>
          <w:p w14:paraId="03737266" w14:textId="77777777" w:rsidR="003651E6" w:rsidRPr="00B62F43" w:rsidRDefault="003651E6" w:rsidP="00CD776C">
            <w:pPr>
              <w:rPr>
                <w:b/>
              </w:rPr>
            </w:pPr>
            <w:r w:rsidRPr="00B62F43">
              <w:rPr>
                <w:b/>
              </w:rPr>
              <w:t>Work package</w:t>
            </w:r>
          </w:p>
          <w:p w14:paraId="7EF86315" w14:textId="77777777" w:rsidR="003651E6" w:rsidRPr="00B62F43" w:rsidRDefault="003651E6" w:rsidP="00CD776C">
            <w:pPr>
              <w:rPr>
                <w:b/>
              </w:rPr>
            </w:pPr>
          </w:p>
        </w:tc>
        <w:tc>
          <w:tcPr>
            <w:tcW w:w="1927" w:type="dxa"/>
          </w:tcPr>
          <w:p w14:paraId="19FE0708" w14:textId="77777777" w:rsidR="003651E6" w:rsidRPr="00B62F43" w:rsidRDefault="003651E6" w:rsidP="00CD776C">
            <w:pPr>
              <w:rPr>
                <w:b/>
              </w:rPr>
            </w:pPr>
            <w:r w:rsidRPr="00B62F43">
              <w:rPr>
                <w:b/>
              </w:rPr>
              <w:t>Target date</w:t>
            </w:r>
          </w:p>
          <w:p w14:paraId="41606EAF" w14:textId="77777777" w:rsidR="003651E6" w:rsidRPr="00B62F43" w:rsidRDefault="003651E6" w:rsidP="00CD776C">
            <w:pPr>
              <w:rPr>
                <w:b/>
              </w:rPr>
            </w:pPr>
          </w:p>
        </w:tc>
      </w:tr>
      <w:tr w:rsidR="003651E6" w14:paraId="23EE25FD" w14:textId="77777777" w:rsidTr="00CD776C">
        <w:trPr>
          <w:trHeight w:val="1029"/>
        </w:trPr>
        <w:tc>
          <w:tcPr>
            <w:tcW w:w="649" w:type="dxa"/>
          </w:tcPr>
          <w:p w14:paraId="5E7A08C1" w14:textId="77777777" w:rsidR="003651E6" w:rsidRDefault="003651E6" w:rsidP="00CD776C">
            <w:r>
              <w:t>1</w:t>
            </w:r>
          </w:p>
        </w:tc>
        <w:tc>
          <w:tcPr>
            <w:tcW w:w="6434" w:type="dxa"/>
          </w:tcPr>
          <w:p w14:paraId="0AAEBB38" w14:textId="77777777" w:rsidR="003651E6" w:rsidRDefault="003651E6" w:rsidP="00CD776C">
            <w:r>
              <w:t>Sourcing and aggregation of data sources for Named Entities of companies, people and places.</w:t>
            </w:r>
          </w:p>
          <w:p w14:paraId="6C51046B" w14:textId="77777777" w:rsidR="003651E6" w:rsidRDefault="003651E6" w:rsidP="00CD776C"/>
          <w:p w14:paraId="7B237C19" w14:textId="77777777" w:rsidR="003651E6" w:rsidRDefault="003651E6" w:rsidP="00CD776C">
            <w:r>
              <w:t>Preparation of Hansard documents with NEs interpolated into the document using the NE lists aggregated above.</w:t>
            </w:r>
          </w:p>
        </w:tc>
        <w:tc>
          <w:tcPr>
            <w:tcW w:w="1927" w:type="dxa"/>
          </w:tcPr>
          <w:p w14:paraId="1B5CB568" w14:textId="77777777" w:rsidR="003651E6" w:rsidRDefault="003651E6" w:rsidP="00CD776C">
            <w:r>
              <w:t>End April 2018</w:t>
            </w:r>
          </w:p>
          <w:p w14:paraId="4EA82707" w14:textId="77777777" w:rsidR="003651E6" w:rsidRDefault="003651E6" w:rsidP="00CD776C"/>
        </w:tc>
      </w:tr>
      <w:tr w:rsidR="003651E6" w14:paraId="31DAA199" w14:textId="77777777" w:rsidTr="00CD776C">
        <w:trPr>
          <w:trHeight w:val="2143"/>
        </w:trPr>
        <w:tc>
          <w:tcPr>
            <w:tcW w:w="649" w:type="dxa"/>
          </w:tcPr>
          <w:p w14:paraId="02342AB6" w14:textId="77777777" w:rsidR="003651E6" w:rsidRDefault="003651E6" w:rsidP="00CD776C">
            <w:r>
              <w:t>2</w:t>
            </w:r>
          </w:p>
        </w:tc>
        <w:tc>
          <w:tcPr>
            <w:tcW w:w="6434" w:type="dxa"/>
          </w:tcPr>
          <w:p w14:paraId="26574CC1" w14:textId="77777777" w:rsidR="003651E6" w:rsidRDefault="003651E6" w:rsidP="00CD776C">
            <w:r>
              <w:t xml:space="preserve">Perform manual validation of above Hansard documents to complete semi-automatic labelled data. </w:t>
            </w:r>
          </w:p>
          <w:p w14:paraId="7E284A46" w14:textId="77777777" w:rsidR="003651E6" w:rsidRDefault="003651E6" w:rsidP="00CD776C"/>
          <w:p w14:paraId="6AB65F2E" w14:textId="77777777" w:rsidR="003651E6" w:rsidRDefault="003651E6" w:rsidP="00CD776C">
            <w:r>
              <w:t>Construction of NER learning model BLSTM; integration with and modification of https://github.com/0xnurl/keras_character_based_ner implementation.</w:t>
            </w:r>
          </w:p>
        </w:tc>
        <w:tc>
          <w:tcPr>
            <w:tcW w:w="1927" w:type="dxa"/>
          </w:tcPr>
          <w:p w14:paraId="716E5C5F" w14:textId="77777777" w:rsidR="003651E6" w:rsidRDefault="003651E6" w:rsidP="00CD776C">
            <w:r>
              <w:t>End May 2018</w:t>
            </w:r>
          </w:p>
        </w:tc>
      </w:tr>
      <w:tr w:rsidR="003651E6" w14:paraId="5E22962E" w14:textId="77777777" w:rsidTr="00CD776C">
        <w:trPr>
          <w:trHeight w:val="127"/>
        </w:trPr>
        <w:tc>
          <w:tcPr>
            <w:tcW w:w="649" w:type="dxa"/>
          </w:tcPr>
          <w:p w14:paraId="2B763271" w14:textId="77777777" w:rsidR="003651E6" w:rsidRDefault="003651E6" w:rsidP="00CD776C">
            <w:r>
              <w:t>3</w:t>
            </w:r>
          </w:p>
        </w:tc>
        <w:tc>
          <w:tcPr>
            <w:tcW w:w="6434" w:type="dxa"/>
          </w:tcPr>
          <w:p w14:paraId="7079D3F1" w14:textId="77777777" w:rsidR="003651E6" w:rsidRDefault="003651E6" w:rsidP="00CD776C">
            <w:r>
              <w:t>Familiarisation with Samtla SLM. Conversion of Hansard into correct format and loading of Hansard data into Samtla.</w:t>
            </w:r>
          </w:p>
        </w:tc>
        <w:tc>
          <w:tcPr>
            <w:tcW w:w="1927" w:type="dxa"/>
          </w:tcPr>
          <w:p w14:paraId="0CC4BBEA" w14:textId="77777777" w:rsidR="003651E6" w:rsidRDefault="003651E6" w:rsidP="00CD776C">
            <w:r>
              <w:t>Mid June 2018</w:t>
            </w:r>
          </w:p>
          <w:p w14:paraId="7269C11E" w14:textId="77777777" w:rsidR="003651E6" w:rsidRDefault="003651E6" w:rsidP="00CD776C"/>
        </w:tc>
      </w:tr>
      <w:tr w:rsidR="003651E6" w14:paraId="26B3BF40" w14:textId="77777777" w:rsidTr="00CD776C">
        <w:trPr>
          <w:trHeight w:val="557"/>
        </w:trPr>
        <w:tc>
          <w:tcPr>
            <w:tcW w:w="649" w:type="dxa"/>
          </w:tcPr>
          <w:p w14:paraId="6FE84D55" w14:textId="77777777" w:rsidR="003651E6" w:rsidRDefault="003651E6" w:rsidP="00CD776C">
            <w:r>
              <w:t>4</w:t>
            </w:r>
          </w:p>
        </w:tc>
        <w:tc>
          <w:tcPr>
            <w:tcW w:w="6434" w:type="dxa"/>
          </w:tcPr>
          <w:p w14:paraId="3DEBA1ED" w14:textId="77777777" w:rsidR="003651E6" w:rsidRDefault="003651E6" w:rsidP="00CD776C">
            <w:r>
              <w:t>Familiarisation with Samtla back-end (Python Django) and integration of NER processing with departmental server.</w:t>
            </w:r>
          </w:p>
        </w:tc>
        <w:tc>
          <w:tcPr>
            <w:tcW w:w="1927" w:type="dxa"/>
          </w:tcPr>
          <w:p w14:paraId="13AFD83E" w14:textId="77777777" w:rsidR="003651E6" w:rsidRDefault="003651E6" w:rsidP="00CD776C">
            <w:r>
              <w:t>End June 2018</w:t>
            </w:r>
          </w:p>
          <w:p w14:paraId="5C077F84" w14:textId="77777777" w:rsidR="003651E6" w:rsidRDefault="003651E6" w:rsidP="00CD776C"/>
        </w:tc>
      </w:tr>
      <w:tr w:rsidR="003651E6" w14:paraId="70BDA4A3" w14:textId="77777777" w:rsidTr="00CD776C">
        <w:trPr>
          <w:trHeight w:val="416"/>
        </w:trPr>
        <w:tc>
          <w:tcPr>
            <w:tcW w:w="649" w:type="dxa"/>
          </w:tcPr>
          <w:p w14:paraId="58BCBAFD" w14:textId="77777777" w:rsidR="003651E6" w:rsidRDefault="003651E6" w:rsidP="00CD776C">
            <w:r>
              <w:t>5</w:t>
            </w:r>
          </w:p>
        </w:tc>
        <w:tc>
          <w:tcPr>
            <w:tcW w:w="6434" w:type="dxa"/>
          </w:tcPr>
          <w:p w14:paraId="5B5E535A" w14:textId="77777777" w:rsidR="003651E6" w:rsidRDefault="003651E6" w:rsidP="00CD776C">
            <w:r>
              <w:t>Familiarisation with Samtla front-end (Javascript jQuery) and integration of NER visualization.</w:t>
            </w:r>
          </w:p>
          <w:p w14:paraId="4CB07C8F" w14:textId="77777777" w:rsidR="003651E6" w:rsidRDefault="003651E6" w:rsidP="00CD776C"/>
        </w:tc>
        <w:tc>
          <w:tcPr>
            <w:tcW w:w="1927" w:type="dxa"/>
          </w:tcPr>
          <w:p w14:paraId="29A76420" w14:textId="77777777" w:rsidR="003651E6" w:rsidRDefault="003651E6" w:rsidP="00CD776C">
            <w:r>
              <w:t>End July 2018</w:t>
            </w:r>
          </w:p>
          <w:p w14:paraId="15B8E1DD" w14:textId="77777777" w:rsidR="003651E6" w:rsidRDefault="003651E6" w:rsidP="00CD776C"/>
        </w:tc>
      </w:tr>
      <w:tr w:rsidR="003651E6" w14:paraId="32904521" w14:textId="77777777" w:rsidTr="00CD776C">
        <w:trPr>
          <w:trHeight w:val="74"/>
        </w:trPr>
        <w:tc>
          <w:tcPr>
            <w:tcW w:w="649" w:type="dxa"/>
          </w:tcPr>
          <w:p w14:paraId="3661FAC0" w14:textId="77777777" w:rsidR="003651E6" w:rsidRDefault="003651E6" w:rsidP="00CD776C">
            <w:r>
              <w:t>6</w:t>
            </w:r>
          </w:p>
        </w:tc>
        <w:tc>
          <w:tcPr>
            <w:tcW w:w="6434" w:type="dxa"/>
          </w:tcPr>
          <w:p w14:paraId="67DD6333" w14:textId="77777777" w:rsidR="003651E6" w:rsidRDefault="003651E6" w:rsidP="00CD776C">
            <w:r>
              <w:t>Evaluation of Samtla Char-NER system using k-fold cross-validation techniques.</w:t>
            </w:r>
          </w:p>
          <w:p w14:paraId="3333985C" w14:textId="77777777" w:rsidR="003651E6" w:rsidRDefault="003651E6" w:rsidP="00CD776C"/>
        </w:tc>
        <w:tc>
          <w:tcPr>
            <w:tcW w:w="1927" w:type="dxa"/>
          </w:tcPr>
          <w:p w14:paraId="5D68CC6C" w14:textId="77777777" w:rsidR="003651E6" w:rsidRDefault="003651E6" w:rsidP="00CD776C">
            <w:r>
              <w:t>End August 2018</w:t>
            </w:r>
          </w:p>
          <w:p w14:paraId="1877449F" w14:textId="77777777" w:rsidR="003651E6" w:rsidRDefault="003651E6" w:rsidP="00CD776C"/>
        </w:tc>
      </w:tr>
      <w:tr w:rsidR="003651E6" w14:paraId="18F94335" w14:textId="77777777" w:rsidTr="00CD776C">
        <w:trPr>
          <w:trHeight w:val="89"/>
        </w:trPr>
        <w:tc>
          <w:tcPr>
            <w:tcW w:w="649" w:type="dxa"/>
          </w:tcPr>
          <w:p w14:paraId="63B8D3C2" w14:textId="77777777" w:rsidR="003651E6" w:rsidRDefault="003651E6" w:rsidP="00CD776C">
            <w:r>
              <w:t>7</w:t>
            </w:r>
          </w:p>
        </w:tc>
        <w:tc>
          <w:tcPr>
            <w:tcW w:w="6434" w:type="dxa"/>
          </w:tcPr>
          <w:p w14:paraId="44A0B256" w14:textId="77777777" w:rsidR="003651E6" w:rsidRDefault="003651E6" w:rsidP="00CD776C">
            <w:r>
              <w:t>Finalise write-up into report.</w:t>
            </w:r>
          </w:p>
        </w:tc>
        <w:tc>
          <w:tcPr>
            <w:tcW w:w="1927" w:type="dxa"/>
          </w:tcPr>
          <w:p w14:paraId="63E6668E" w14:textId="77777777" w:rsidR="003651E6" w:rsidRDefault="003651E6" w:rsidP="00CD776C">
            <w:r>
              <w:t>Before 17th Sept 2018</w:t>
            </w:r>
          </w:p>
        </w:tc>
      </w:tr>
    </w:tbl>
    <w:p w14:paraId="2D941821" w14:textId="77777777" w:rsidR="003651E6" w:rsidRDefault="003651E6" w:rsidP="003651E6"/>
    <w:p w14:paraId="256E7598" w14:textId="77777777" w:rsidR="003651E6" w:rsidRDefault="003651E6" w:rsidP="003651E6">
      <w:r>
        <w:t>The actual time spent on each work package up to and including 23</w:t>
      </w:r>
      <w:r w:rsidRPr="003337D2">
        <w:rPr>
          <w:vertAlign w:val="superscript"/>
        </w:rPr>
        <w:t>rd</w:t>
      </w:r>
      <w:r>
        <w:t xml:space="preserve"> August is shown in </w:t>
      </w:r>
    </w:p>
    <w:p w14:paraId="19A20643" w14:textId="6E22A97A" w:rsidR="003651E6" w:rsidRPr="00B1174A" w:rsidRDefault="003651E6" w:rsidP="003651E6">
      <w:r>
        <w:fldChar w:fldCharType="begin"/>
      </w:r>
      <w:r>
        <w:instrText xml:space="preserve"> REF _Ref522787939 \h </w:instrText>
      </w:r>
      <w:r>
        <w:fldChar w:fldCharType="separate"/>
      </w:r>
      <w:r w:rsidR="002C6533">
        <w:t xml:space="preserve">Figure </w:t>
      </w:r>
      <w:r w:rsidR="002C6533">
        <w:rPr>
          <w:noProof/>
        </w:rPr>
        <w:t>1</w:t>
      </w:r>
      <w:r>
        <w:fldChar w:fldCharType="end"/>
      </w:r>
      <w:r>
        <w:t xml:space="preserve">. </w:t>
      </w:r>
    </w:p>
    <w:p w14:paraId="77D6FB19" w14:textId="77777777" w:rsidR="003651E6" w:rsidRDefault="003651E6" w:rsidP="003651E6"/>
    <w:p w14:paraId="0D6BE838" w14:textId="77777777" w:rsidR="003651E6" w:rsidRDefault="003651E6" w:rsidP="003651E6">
      <w:pPr>
        <w:keepNext/>
      </w:pPr>
      <w:r>
        <w:rPr>
          <w:noProof/>
        </w:rPr>
        <w:lastRenderedPageBreak/>
        <w:drawing>
          <wp:inline distT="0" distB="0" distL="0" distR="0" wp14:anchorId="54879FB7" wp14:editId="535D89AA">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B862D0" w14:textId="4B622940" w:rsidR="003651E6" w:rsidRDefault="003651E6" w:rsidP="003651E6">
      <w:pPr>
        <w:pStyle w:val="Caption"/>
      </w:pPr>
      <w:bookmarkStart w:id="8" w:name="_Ref522787939"/>
      <w:bookmarkStart w:id="9" w:name="_Toc524688784"/>
      <w:r>
        <w:t xml:space="preserve">Figure </w:t>
      </w:r>
      <w:r>
        <w:rPr>
          <w:noProof/>
        </w:rPr>
        <w:fldChar w:fldCharType="begin"/>
      </w:r>
      <w:r>
        <w:rPr>
          <w:noProof/>
        </w:rPr>
        <w:instrText xml:space="preserve"> SEQ Figure \* ARABIC </w:instrText>
      </w:r>
      <w:r>
        <w:rPr>
          <w:noProof/>
        </w:rPr>
        <w:fldChar w:fldCharType="separate"/>
      </w:r>
      <w:r w:rsidR="002C6533">
        <w:rPr>
          <w:noProof/>
        </w:rPr>
        <w:t>1</w:t>
      </w:r>
      <w:r>
        <w:rPr>
          <w:noProof/>
        </w:rPr>
        <w:fldChar w:fldCharType="end"/>
      </w:r>
      <w:bookmarkEnd w:id="8"/>
      <w:r>
        <w:t xml:space="preserve"> Actual time spent on each work package of project</w:t>
      </w:r>
      <w:bookmarkEnd w:id="9"/>
    </w:p>
    <w:p w14:paraId="5FB3C7C9" w14:textId="77777777" w:rsidR="003651E6" w:rsidRDefault="003651E6" w:rsidP="003651E6"/>
    <w:p w14:paraId="0F045E89" w14:textId="77777777" w:rsidR="003651E6" w:rsidRDefault="003651E6" w:rsidP="003651E6">
      <w:r>
        <w:t>There are some immediately obvious conclusions from the comparison. Firstly, the dots (which show actual days worked on the project) make it clear that work only back in earnest once the exam period was over. Planning to do a significant amount of work during exams was foolhardy.</w:t>
      </w:r>
    </w:p>
    <w:p w14:paraId="35AB728E" w14:textId="77777777" w:rsidR="003651E6" w:rsidRDefault="003651E6" w:rsidP="003651E6"/>
    <w:p w14:paraId="0D5681B0" w14:textId="185EBC16" w:rsidR="003651E6" w:rsidRDefault="003651E6" w:rsidP="003651E6">
      <w:r>
        <w:t xml:space="preserve">Secondl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t>
      </w:r>
      <w:r w:rsidR="00411853">
        <w:t>wired into the machine learning model</w:t>
      </w:r>
      <w:r>
        <w:t>, and Dr Martyn Harris was able to load the Hansard texts into Samtla himself using his own scripts.</w:t>
      </w:r>
    </w:p>
    <w:p w14:paraId="4AB9F715" w14:textId="77777777" w:rsidR="003651E6" w:rsidRDefault="003651E6" w:rsidP="003651E6"/>
    <w:p w14:paraId="212C98E7" w14:textId="5D640FD4" w:rsidR="00157E1E" w:rsidRDefault="003651E6" w:rsidP="003522A0">
      <w:r>
        <w:t>Finally, having a separate work package for writing up the report was not wise, as it turned out that the report had to be written in parallel with the work in order for the detail to be remembered. The graph clearly shows that the work packages were not sequential either, as had originally been envisaged – the different parts of the project had to be worked on in parallel to ensure the data was compatible between each stage.</w:t>
      </w:r>
    </w:p>
    <w:p w14:paraId="62C02EA0" w14:textId="77777777" w:rsidR="00157E1E" w:rsidRDefault="00157E1E">
      <w:r>
        <w:br w:type="page"/>
      </w:r>
    </w:p>
    <w:p w14:paraId="7C0F4B04" w14:textId="0FC66111" w:rsidR="006F14DB" w:rsidRDefault="006F14DB" w:rsidP="00FE6F9D">
      <w:pPr>
        <w:pStyle w:val="Heading1"/>
      </w:pPr>
      <w:bookmarkStart w:id="10" w:name="_Toc524688833"/>
      <w:r w:rsidRPr="00FE6F9D">
        <w:lastRenderedPageBreak/>
        <w:t>Software Architecture</w:t>
      </w:r>
      <w:bookmarkEnd w:id="10"/>
    </w:p>
    <w:p w14:paraId="0D9B0673" w14:textId="4920CD6D" w:rsidR="004C2BA1" w:rsidRDefault="007C4247" w:rsidP="006B43EF">
      <w:pPr>
        <w:pStyle w:val="Heading2"/>
      </w:pPr>
      <w:bookmarkStart w:id="11" w:name="_Ref522279703"/>
      <w:bookmarkStart w:id="12" w:name="_Toc524688834"/>
      <w:r>
        <w:t>The p</w:t>
      </w:r>
      <w:r w:rsidR="00747A69">
        <w:t>ipeline of tasks</w:t>
      </w:r>
      <w:bookmarkEnd w:id="11"/>
      <w:bookmarkEnd w:id="12"/>
    </w:p>
    <w:p w14:paraId="7026497F" w14:textId="77777777" w:rsidR="00511850" w:rsidRDefault="00511850" w:rsidP="00427370"/>
    <w:p w14:paraId="65D009BD" w14:textId="34E54056"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2C6533">
        <w:t xml:space="preserve">Figure </w:t>
      </w:r>
      <w:r w:rsidR="002C6533">
        <w:rPr>
          <w:noProof/>
        </w:rPr>
        <w:t>2</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2C6533">
        <w:t>6</w:t>
      </w:r>
      <w:r w:rsidR="00380264">
        <w:fldChar w:fldCharType="end"/>
      </w:r>
      <w:r w:rsidR="00380264">
        <w:t>.</w:t>
      </w:r>
      <w:r w:rsidR="00511850">
        <w:t xml:space="preserve"> </w:t>
      </w:r>
    </w:p>
    <w:p w14:paraId="711EDEA3" w14:textId="485003AF" w:rsidR="00E036B1" w:rsidRDefault="00E036B1" w:rsidP="00427370"/>
    <w:p w14:paraId="40AA1CC7" w14:textId="4A8C44C5"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2C6533">
        <w:t>7.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4688835"/>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220F10D6"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xml:space="preserve">. Invoke also supports the basic features for which one might use a Makefile – a simple command line front-end providing many </w:t>
      </w:r>
      <w:r>
        <w:lastRenderedPageBreak/>
        <w:t>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2C6533">
        <w:t>14</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2C6533">
        <w:t>12</w:t>
      </w:r>
      <w:r w:rsidR="00EA355D">
        <w:fldChar w:fldCharType="end"/>
      </w:r>
      <w:r w:rsidR="00EA355D">
        <w:t>.</w:t>
      </w:r>
    </w:p>
    <w:p w14:paraId="089F2EB7" w14:textId="6E936B79" w:rsidR="0006349A" w:rsidRDefault="0006349A" w:rsidP="00427370"/>
    <w:p w14:paraId="288EE417" w14:textId="47860256"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2C6533">
        <w:t xml:space="preserve">Figure </w:t>
      </w:r>
      <w:r w:rsidR="002C6533">
        <w:rPr>
          <w:noProof/>
        </w:rPr>
        <w:t>2</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46771F44">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4">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2B947A3" w:rsidR="00427370" w:rsidRDefault="004C2BA1" w:rsidP="004C2BA1">
      <w:pPr>
        <w:pStyle w:val="Caption"/>
      </w:pPr>
      <w:bookmarkStart w:id="14" w:name="_Ref521056420"/>
      <w:bookmarkStart w:id="15" w:name="_Ref521056415"/>
      <w:bookmarkStart w:id="16" w:name="_Toc52468878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2</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4688836"/>
      <w:r>
        <w:t>Named Entity d</w:t>
      </w:r>
      <w:r w:rsidR="00DF6FFD">
        <w:t>ownloading</w:t>
      </w:r>
      <w:bookmarkEnd w:id="17"/>
    </w:p>
    <w:p w14:paraId="3E595003" w14:textId="035F5AAF" w:rsidR="00754CCA" w:rsidRDefault="00754CCA" w:rsidP="00754CCA"/>
    <w:p w14:paraId="7C26AC02" w14:textId="128A1021"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2C6533">
        <w:t xml:space="preserve">Table </w:t>
      </w:r>
      <w:r w:rsidR="002C6533">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6FE0027" w:rsidR="00A25397" w:rsidRDefault="00A25397" w:rsidP="00A25397">
      <w:pPr>
        <w:pStyle w:val="Caption"/>
        <w:keepNext/>
      </w:pPr>
      <w:bookmarkStart w:id="18" w:name="_Ref521071131"/>
      <w:bookmarkStart w:id="19" w:name="_Toc52468880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2</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A42132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2C6533">
        <w:t>6.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4688837"/>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1E5F2F19"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fldChar w:fldCharType="begin"/>
      </w:r>
      <w:r>
        <w:instrText xml:space="preserve"> REF _Ref524008063 \h </w:instrText>
      </w:r>
      <w:r>
        <w:fldChar w:fldCharType="separate"/>
      </w:r>
      <w:r w:rsidR="002C6533">
        <w:rPr>
          <w:b/>
          <w:bCs/>
          <w:lang w:val="en-US"/>
        </w:rPr>
        <w:t>Error! Reference source not found.</w:t>
      </w:r>
      <w:r>
        <w:fldChar w:fldCharType="end"/>
      </w:r>
      <w:r>
        <w:t>.</w:t>
      </w:r>
    </w:p>
    <w:p w14:paraId="502B6428" w14:textId="12AC8518" w:rsidR="00F24BCE" w:rsidRPr="00754CCA" w:rsidRDefault="00DE653D" w:rsidP="00754CCA">
      <w:r>
        <w:rPr>
          <w:noProof/>
        </w:rPr>
        <mc:AlternateContent>
          <mc:Choice Requires="wpg">
            <w:drawing>
              <wp:inline distT="0" distB="0" distL="0" distR="0" wp14:anchorId="3D1F03D5" wp14:editId="5A6D3DC8">
                <wp:extent cx="5616102" cy="1530996"/>
                <wp:effectExtent l="0" t="0" r="10160" b="5715"/>
                <wp:docPr id="66" name="Group 66"/>
                <wp:cNvGraphicFramePr/>
                <a:graphic xmlns:a="http://schemas.openxmlformats.org/drawingml/2006/main">
                  <a:graphicData uri="http://schemas.microsoft.com/office/word/2010/wordprocessingGroup">
                    <wpg:wgp>
                      <wpg:cNvGrpSpPr/>
                      <wpg:grpSpPr>
                        <a:xfrm>
                          <a:off x="0" y="0"/>
                          <a:ext cx="5616102" cy="1530996"/>
                          <a:chOff x="0" y="0"/>
                          <a:chExt cx="4644000" cy="1530996"/>
                        </a:xfrm>
                      </wpg:grpSpPr>
                      <wps:wsp>
                        <wps:cNvPr id="65" name="Text Box 65"/>
                        <wps:cNvSpPr txBox="1"/>
                        <wps:spPr>
                          <a:xfrm>
                            <a:off x="0" y="1264596"/>
                            <a:ext cx="4644000" cy="266400"/>
                          </a:xfrm>
                          <a:prstGeom prst="rect">
                            <a:avLst/>
                          </a:prstGeom>
                          <a:solidFill>
                            <a:prstClr val="white"/>
                          </a:solidFill>
                          <a:ln>
                            <a:noFill/>
                          </a:ln>
                        </wps:spPr>
                        <wps:txbx>
                          <w:txbxContent>
                            <w:p w14:paraId="4B7824D2" w14:textId="56E54360" w:rsidR="000E4493" w:rsidRDefault="000E4493" w:rsidP="00DE653D">
                              <w:pPr>
                                <w:pStyle w:val="Caption"/>
                              </w:pPr>
                              <w:bookmarkStart w:id="21" w:name="_Toc524688819"/>
                              <w:r>
                                <w:t xml:space="preserve">Code Snippet </w:t>
                              </w:r>
                              <w:fldSimple w:instr=" SEQ Code_Snippet \* ARABIC ">
                                <w:r>
                                  <w:rPr>
                                    <w:noProof/>
                                  </w:rPr>
                                  <w:t>1</w:t>
                                </w:r>
                              </w:fldSimple>
                              <w:r>
                                <w:t xml:space="preserve"> </w:t>
                              </w:r>
                              <w:r w:rsidRPr="00D6371B">
                                <w:t>Break XML documents up into one document per debat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0" y="0"/>
                            <a:ext cx="4644000" cy="1206000"/>
                          </a:xfrm>
                          <a:prstGeom prst="rect">
                            <a:avLst/>
                          </a:prstGeom>
                          <a:solidFill>
                            <a:schemeClr val="lt1"/>
                          </a:solidFill>
                          <a:ln w="6350">
                            <a:solidFill>
                              <a:prstClr val="black"/>
                            </a:solidFill>
                          </a:ln>
                        </wps:spPr>
                        <wps:txbx>
                          <w:txbxContent>
                            <w:p w14:paraId="1B1179E2" w14:textId="77777777" w:rsidR="000E4493" w:rsidRPr="00BF4AD1" w:rsidRDefault="000E4493"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0E4493" w:rsidRDefault="000E4493" w:rsidP="00DE653D"/>
                            <w:p w14:paraId="64F3BBDF" w14:textId="77777777" w:rsidR="000E4493" w:rsidRDefault="000E44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D1F03D5" id="Group 66" o:spid="_x0000_s1028" style="width:442.2pt;height:120.55pt;mso-position-horizontal-relative:char;mso-position-vertical-relative:line" coordsize="46440,153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">
                <v:shape id="Text Box 65" o:spid="_x0000_s1029" type="#_x0000_t202" style="position:absolute;top:12645;width:46440;height:2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4xwAAAOA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Ox/A1/h+IZkIsXAAAA//8DAFBLAQItABQABgAIAAAAIQDb4fbL7gAAAIUBAAATAAAAAAAA&#13;&#10;AAAAAAAAAAAAAABbQ29udGVudF9UeXBlc10ueG1sUEsBAi0AFAAGAAgAAAAhAFr0LFu/AAAAFQEA&#13;&#10;AAsAAAAAAAAAAAAAAAAAHwEAAF9yZWxzLy5yZWxzUEsBAi0AFAAGAAgAAAAhACX7r/jHAAAA4AAA&#13;&#10;AA8AAAAAAAAAAAAAAAAABwIAAGRycy9kb3ducmV2LnhtbFBLBQYAAAAAAwADALcAAAD7AgAAAAA=&#13;&#10;" stroked="f">
                  <v:textbox inset="0,0,0,0">
                    <w:txbxContent>
                      <w:p w14:paraId="4B7824D2" w14:textId="56E54360" w:rsidR="000E4493" w:rsidRDefault="000E4493" w:rsidP="00DE653D">
                        <w:pPr>
                          <w:pStyle w:val="Caption"/>
                        </w:pPr>
                        <w:bookmarkStart w:id="22" w:name="_Toc524688819"/>
                        <w:r>
                          <w:t xml:space="preserve">Code Snippet </w:t>
                        </w:r>
                        <w:fldSimple w:instr=" SEQ Code_Snippet \* ARABIC ">
                          <w:r>
                            <w:rPr>
                              <w:noProof/>
                            </w:rPr>
                            <w:t>1</w:t>
                          </w:r>
                        </w:fldSimple>
                        <w:r>
                          <w:t xml:space="preserve"> </w:t>
                        </w:r>
                        <w:r w:rsidRPr="00D6371B">
                          <w:t>Break XML documents up into one document per debate</w:t>
                        </w:r>
                        <w:bookmarkEnd w:id="22"/>
                      </w:p>
                    </w:txbxContent>
                  </v:textbox>
                </v:shape>
                <v:shape id="Text Box 64" o:spid="_x0000_s1030" type="#_x0000_t202" style="position:absolute;width:46440;height:120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" fillcolor="white [3201]" strokeweight=".5pt">
                  <v:textbox>
                    <w:txbxContent>
                      <w:p w14:paraId="1B1179E2" w14:textId="77777777" w:rsidR="000E4493" w:rsidRPr="00BF4AD1" w:rsidRDefault="000E4493"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0E4493" w:rsidRDefault="000E4493" w:rsidP="00DE653D"/>
                      <w:p w14:paraId="64F3BBDF" w14:textId="77777777" w:rsidR="000E4493" w:rsidRDefault="000E4493"/>
                    </w:txbxContent>
                  </v:textbox>
                </v:shape>
                <w10:anchorlock/>
              </v:group>
            </w:pict>
          </mc:Fallback>
        </mc:AlternateContent>
      </w:r>
    </w:p>
    <w:p w14:paraId="62A85179" w14:textId="2191FD07" w:rsidR="00DF6FFD" w:rsidRDefault="00DF6FFD" w:rsidP="00DF6FFD">
      <w:pPr>
        <w:pStyle w:val="Heading2"/>
      </w:pPr>
      <w:bookmarkStart w:id="23" w:name="_Ref521063227"/>
      <w:bookmarkStart w:id="24" w:name="_Toc524688838"/>
      <w:r>
        <w:t>Hansard processing</w:t>
      </w:r>
      <w:bookmarkEnd w:id="23"/>
      <w:bookmarkEnd w:id="24"/>
    </w:p>
    <w:p w14:paraId="78A4B5AE" w14:textId="6C94C85F"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4688839"/>
      <w:r>
        <w:t>Hansard chunking</w:t>
      </w:r>
      <w:bookmarkEnd w:id="25"/>
      <w:bookmarkEnd w:id="26"/>
    </w:p>
    <w:p w14:paraId="166FD6B4" w14:textId="1A68241F" w:rsidR="00F913B6" w:rsidRDefault="00F913B6" w:rsidP="00F913B6"/>
    <w:p w14:paraId="283E8970" w14:textId="10347399"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2C6533">
        <w:t>5.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63349B8B"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2C6533">
        <w:rPr>
          <w:b/>
          <w:bCs/>
          <w:lang w:val="en-US"/>
        </w:rPr>
        <w:t>Error! Reference source not found.</w:t>
      </w:r>
      <w:r w:rsidR="000221BA">
        <w:fldChar w:fldCharType="end"/>
      </w:r>
      <w:r w:rsidR="000221BA">
        <w:t>.</w:t>
      </w:r>
    </w:p>
    <w:p w14:paraId="10813240" w14:textId="77777777" w:rsidR="00356634" w:rsidRDefault="00356634" w:rsidP="00356634">
      <w:pPr>
        <w:keepNext/>
      </w:pPr>
      <w:r>
        <w:rPr>
          <w:noProof/>
        </w:rPr>
        <w:lastRenderedPageBreak/>
        <mc:AlternateContent>
          <mc:Choice Requires="wps">
            <w:drawing>
              <wp:inline distT="0" distB="0" distL="0" distR="0" wp14:anchorId="53A0AEE4" wp14:editId="106A1333">
                <wp:extent cx="5674468" cy="2522706"/>
                <wp:effectExtent l="0" t="0" r="15240" b="17780"/>
                <wp:docPr id="71" name="Text Box 71"/>
                <wp:cNvGraphicFramePr/>
                <a:graphic xmlns:a="http://schemas.openxmlformats.org/drawingml/2006/main">
                  <a:graphicData uri="http://schemas.microsoft.com/office/word/2010/wordprocessingShape">
                    <wps:wsp>
                      <wps:cNvSpPr txBox="1"/>
                      <wps:spPr>
                        <a:xfrm>
                          <a:off x="0" y="0"/>
                          <a:ext cx="5674468" cy="2522706"/>
                        </a:xfrm>
                        <a:prstGeom prst="rect">
                          <a:avLst/>
                        </a:prstGeom>
                        <a:solidFill>
                          <a:schemeClr val="lt1"/>
                        </a:solidFill>
                        <a:ln w="6350">
                          <a:solidFill>
                            <a:prstClr val="black"/>
                          </a:solidFill>
                        </a:ln>
                      </wps:spPr>
                      <wps:txbx>
                        <w:txbxContent>
                          <w:p w14:paraId="2E7067DB" w14:textId="77777777" w:rsidR="000E4493" w:rsidRDefault="000E4493" w:rsidP="00356634">
                            <w:r>
                              <w:t>def nltk_get_tokenizer():</w:t>
                            </w:r>
                          </w:p>
                          <w:p w14:paraId="294D11C1" w14:textId="77777777" w:rsidR="000E4493" w:rsidRDefault="000E4493" w:rsidP="00356634">
                            <w:r>
                              <w:t xml:space="preserve">    """</w:t>
                            </w:r>
                          </w:p>
                          <w:p w14:paraId="0CAEE0C0" w14:textId="77777777" w:rsidR="000E4493" w:rsidRDefault="000E4493" w:rsidP="00356634">
                            <w:r>
                              <w:t xml:space="preserve">    Return a tokenizer with some customization for Hansard</w:t>
                            </w:r>
                          </w:p>
                          <w:p w14:paraId="2BF0CBBD" w14:textId="77777777" w:rsidR="000E4493" w:rsidRDefault="000E4493" w:rsidP="00356634">
                            <w:r>
                              <w:t xml:space="preserve">    :return:  a Punkt tokenizer</w:t>
                            </w:r>
                          </w:p>
                          <w:p w14:paraId="4FC4EF05" w14:textId="77777777" w:rsidR="000E4493" w:rsidRDefault="000E4493" w:rsidP="00356634">
                            <w:r>
                              <w:t xml:space="preserve">    """</w:t>
                            </w:r>
                          </w:p>
                          <w:p w14:paraId="51127918" w14:textId="77777777" w:rsidR="000E4493" w:rsidRDefault="000E4493" w:rsidP="00356634">
                            <w:r>
                              <w:t xml:space="preserve">    # With thanks to</w:t>
                            </w:r>
                          </w:p>
                          <w:p w14:paraId="4CBC653C" w14:textId="77777777" w:rsidR="000E4493" w:rsidRDefault="000E4493" w:rsidP="00356634">
                            <w:r>
                              <w:t xml:space="preserve">    # https://stackoverflow.com/questions/34805790/how-to-avoid-nltks-sentence-tokenizer-spliting-on-abbreviations</w:t>
                            </w:r>
                          </w:p>
                          <w:p w14:paraId="72848EA1" w14:textId="77777777" w:rsidR="000E4493" w:rsidRDefault="000E4493" w:rsidP="00356634">
                            <w:r>
                              <w:t xml:space="preserve">    punkt_param = PunktParameters()</w:t>
                            </w:r>
                          </w:p>
                          <w:p w14:paraId="62609C8A" w14:textId="77777777" w:rsidR="000E4493" w:rsidRDefault="000E4493" w:rsidP="00356634">
                            <w:r>
                              <w:t xml:space="preserve">    # 'hon. Gentleman' is very common in Hansard!</w:t>
                            </w:r>
                          </w:p>
                          <w:p w14:paraId="2F624342" w14:textId="77777777" w:rsidR="000E4493" w:rsidRDefault="000E4493" w:rsidP="00356634">
                            <w:r>
                              <w:t xml:space="preserve">    abbreviation = ['hon', 'mr', 'mrs', 'no']</w:t>
                            </w:r>
                          </w:p>
                          <w:p w14:paraId="67BB0EBF" w14:textId="77777777" w:rsidR="000E4493" w:rsidRDefault="000E4493" w:rsidP="00356634">
                            <w:r>
                              <w:t xml:space="preserve">    punkt_param.abbrev_types = set(abbreviation)</w:t>
                            </w:r>
                          </w:p>
                          <w:p w14:paraId="5A3019C1" w14:textId="0E319214" w:rsidR="000E4493" w:rsidRDefault="000E4493" w:rsidP="00356634">
                            <w:r>
                              <w:t xml:space="preserve">    return PunktSentenceTokenizer(punkt_pa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3A0AEE4" id="Text Box 71" o:spid="_x0000_s1031" type="#_x0000_t202" style="width:446.8pt;height:19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" fillcolor="white [3201]" strokeweight=".5pt">
                <v:textbox>
                  <w:txbxContent>
                    <w:p w14:paraId="2E7067DB" w14:textId="77777777" w:rsidR="000E4493" w:rsidRDefault="000E4493" w:rsidP="00356634">
                      <w:r>
                        <w:t>def nltk_get_tokenizer():</w:t>
                      </w:r>
                    </w:p>
                    <w:p w14:paraId="294D11C1" w14:textId="77777777" w:rsidR="000E4493" w:rsidRDefault="000E4493" w:rsidP="00356634">
                      <w:r>
                        <w:t xml:space="preserve">    """</w:t>
                      </w:r>
                    </w:p>
                    <w:p w14:paraId="0CAEE0C0" w14:textId="77777777" w:rsidR="000E4493" w:rsidRDefault="000E4493" w:rsidP="00356634">
                      <w:r>
                        <w:t xml:space="preserve">    Return a tokenizer with some customization for Hansard</w:t>
                      </w:r>
                    </w:p>
                    <w:p w14:paraId="2BF0CBBD" w14:textId="77777777" w:rsidR="000E4493" w:rsidRDefault="000E4493" w:rsidP="00356634">
                      <w:r>
                        <w:t xml:space="preserve">    :return:  a Punkt tokenizer</w:t>
                      </w:r>
                    </w:p>
                    <w:p w14:paraId="4FC4EF05" w14:textId="77777777" w:rsidR="000E4493" w:rsidRDefault="000E4493" w:rsidP="00356634">
                      <w:r>
                        <w:t xml:space="preserve">    """</w:t>
                      </w:r>
                    </w:p>
                    <w:p w14:paraId="51127918" w14:textId="77777777" w:rsidR="000E4493" w:rsidRDefault="000E4493" w:rsidP="00356634">
                      <w:r>
                        <w:t xml:space="preserve">    # With thanks to</w:t>
                      </w:r>
                    </w:p>
                    <w:p w14:paraId="4CBC653C" w14:textId="77777777" w:rsidR="000E4493" w:rsidRDefault="000E4493" w:rsidP="00356634">
                      <w:r>
                        <w:t xml:space="preserve">    # https://stackoverflow.com/questions/34805790/how-to-avoid-nltks-sentence-tokenizer-spliting-on-abbreviations</w:t>
                      </w:r>
                    </w:p>
                    <w:p w14:paraId="72848EA1" w14:textId="77777777" w:rsidR="000E4493" w:rsidRDefault="000E4493" w:rsidP="00356634">
                      <w:r>
                        <w:t xml:space="preserve">    punkt_param = PunktParameters()</w:t>
                      </w:r>
                    </w:p>
                    <w:p w14:paraId="62609C8A" w14:textId="77777777" w:rsidR="000E4493" w:rsidRDefault="000E4493" w:rsidP="00356634">
                      <w:r>
                        <w:t xml:space="preserve">    # 'hon. Gentleman' is very common in Hansard!</w:t>
                      </w:r>
                    </w:p>
                    <w:p w14:paraId="2F624342" w14:textId="77777777" w:rsidR="000E4493" w:rsidRDefault="000E4493" w:rsidP="00356634">
                      <w:r>
                        <w:t xml:space="preserve">    abbreviation = ['hon', 'mr', 'mrs', 'no']</w:t>
                      </w:r>
                    </w:p>
                    <w:p w14:paraId="67BB0EBF" w14:textId="77777777" w:rsidR="000E4493" w:rsidRDefault="000E4493" w:rsidP="00356634">
                      <w:r>
                        <w:t xml:space="preserve">    punkt_param.abbrev_types = set(abbreviation)</w:t>
                      </w:r>
                    </w:p>
                    <w:p w14:paraId="5A3019C1" w14:textId="0E319214" w:rsidR="000E4493" w:rsidRDefault="000E4493" w:rsidP="00356634">
                      <w:r>
                        <w:t xml:space="preserve">    return PunktSentenceTokenizer(punkt_param)</w:t>
                      </w:r>
                    </w:p>
                  </w:txbxContent>
                </v:textbox>
                <w10:anchorlock/>
              </v:shape>
            </w:pict>
          </mc:Fallback>
        </mc:AlternateContent>
      </w:r>
    </w:p>
    <w:p w14:paraId="1F019949" w14:textId="49FC42D1" w:rsidR="000221BA" w:rsidRDefault="00356634" w:rsidP="00356634">
      <w:pPr>
        <w:pStyle w:val="Caption"/>
      </w:pPr>
      <w:bookmarkStart w:id="27" w:name="_Toc524688820"/>
      <w:r>
        <w:t xml:space="preserve">Code Snippet </w:t>
      </w:r>
      <w:fldSimple w:instr=" SEQ Code_Snippet \* ARABIC ">
        <w:r w:rsidR="002C6533">
          <w:rPr>
            <w:noProof/>
          </w:rPr>
          <w:t>2</w:t>
        </w:r>
      </w:fldSimple>
      <w:r>
        <w:t xml:space="preserve"> </w:t>
      </w:r>
      <w:r w:rsidRPr="006E56A5">
        <w:t xml:space="preserve"> NLTK Punkt tokenizer prepared with some common abbreviations.</w:t>
      </w:r>
      <w:bookmarkStart w:id="28" w:name="_MON_1598428393"/>
      <w:bookmarkEnd w:id="28"/>
      <w:bookmarkEnd w:id="27"/>
      <w:r w:rsidR="00877906">
        <w:rPr>
          <w:noProof/>
        </w:rPr>
        <w:object w:dxaOrig="4510" w:dyaOrig="150" w14:anchorId="47B74766">
          <v:shape id="_x0000_i1028" type="#_x0000_t75" alt="" style="width:225.6pt;height:8pt;mso-width-percent:0;mso-height-percent:0;mso-width-percent:0;mso-height-percent:0" o:ole="">
            <v:imagedata r:id="rId11" o:title=""/>
          </v:shape>
          <o:OLEObject Type="Embed" ProgID="Word.Document.8" ShapeID="_x0000_i1028" DrawAspect="Content" ObjectID="_1598431887" r:id="rId15">
            <o:FieldCodes>\s</o:FieldCodes>
          </o:OLEObject>
        </w:object>
      </w:r>
    </w:p>
    <w:p w14:paraId="099907CF" w14:textId="34CB8D1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2C6533">
        <w:t xml:space="preserve">Table </w:t>
      </w:r>
      <w:r w:rsidR="002C6533">
        <w:rPr>
          <w:noProof/>
        </w:rPr>
        <w:t>6</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7AAB14FE"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2C6533">
        <w:t xml:space="preserve">Figure </w:t>
      </w:r>
      <w:r w:rsidR="002C6533">
        <w:rPr>
          <w:noProof/>
        </w:rPr>
        <w:t>3</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2AF6C37A" w:rsidR="002B3AA2" w:rsidRPr="002B3AA2" w:rsidRDefault="00753E65" w:rsidP="00753E65">
      <w:pPr>
        <w:pStyle w:val="Caption"/>
        <w:rPr>
          <w:b/>
        </w:rPr>
      </w:pPr>
      <w:bookmarkStart w:id="29" w:name="_Ref521574643"/>
      <w:bookmarkStart w:id="30" w:name="_Toc52468878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3</w:t>
      </w:r>
      <w:r w:rsidR="00416EE0">
        <w:rPr>
          <w:noProof/>
        </w:rPr>
        <w:fldChar w:fldCharType="end"/>
      </w:r>
      <w:bookmarkEnd w:id="29"/>
      <w:r>
        <w:t xml:space="preserve"> chunking process</w:t>
      </w:r>
      <w:bookmarkEnd w:id="30"/>
    </w:p>
    <w:p w14:paraId="5E4B2631" w14:textId="5DAC3B84" w:rsidR="00F913B6" w:rsidRDefault="00F913B6" w:rsidP="00F913B6"/>
    <w:p w14:paraId="60AC4648" w14:textId="1D771AFC" w:rsidR="00DF6FFD" w:rsidRDefault="00DF6FFD" w:rsidP="00DF6FFD">
      <w:pPr>
        <w:pStyle w:val="Heading2"/>
      </w:pPr>
      <w:bookmarkStart w:id="31" w:name="_Ref521059322"/>
      <w:bookmarkStart w:id="32" w:name="_Toc524688840"/>
      <w:r>
        <w:t>Hansard interpolation</w:t>
      </w:r>
      <w:bookmarkEnd w:id="31"/>
      <w:bookmarkEnd w:id="32"/>
    </w:p>
    <w:p w14:paraId="7D52E8CB" w14:textId="70B9BD3D" w:rsidR="0081302E" w:rsidRDefault="0081302E" w:rsidP="0081302E"/>
    <w:p w14:paraId="209DB2FD" w14:textId="7C4F16B6"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2C6533">
        <w:t xml:space="preserve">Figure </w:t>
      </w:r>
      <w:r w:rsidR="002C6533">
        <w:rPr>
          <w:noProof/>
        </w:rPr>
        <w:t>4</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4A63AD06"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2C6533">
        <w:t>6.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w:t>
      </w:r>
      <w:r w:rsidR="008A4778">
        <w:t xml:space="preserve"> step 3 of</w:t>
      </w:r>
      <w:r w:rsidR="002356D8">
        <w:t xml:space="preserve"> </w:t>
      </w:r>
      <w:r w:rsidR="002356D8">
        <w:fldChar w:fldCharType="begin"/>
      </w:r>
      <w:r w:rsidR="002356D8">
        <w:instrText xml:space="preserve"> REF _Ref521572082 \h </w:instrText>
      </w:r>
      <w:r w:rsidR="002356D8">
        <w:fldChar w:fldCharType="separate"/>
      </w:r>
      <w:r w:rsidR="002C6533">
        <w:t xml:space="preserve">Figure </w:t>
      </w:r>
      <w:r w:rsidR="002C6533">
        <w:rPr>
          <w:noProof/>
        </w:rPr>
        <w:t>4</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A1F1AEF" w:rsidR="00626F4E" w:rsidRDefault="00792D38" w:rsidP="0081302E">
      <w:r>
        <w:t xml:space="preserve">The end result looks like </w:t>
      </w:r>
      <w:r>
        <w:fldChar w:fldCharType="begin"/>
      </w:r>
      <w:r>
        <w:instrText xml:space="preserve"> REF _Ref521575728 \h </w:instrText>
      </w:r>
      <w:r>
        <w:fldChar w:fldCharType="separate"/>
      </w:r>
      <w:r w:rsidR="002C6533">
        <w:t xml:space="preserve">Code Snippet </w:t>
      </w:r>
      <w:r w:rsidR="002C6533">
        <w:rPr>
          <w:noProof/>
        </w:rPr>
        <w:t>3</w:t>
      </w:r>
      <w:r>
        <w:fldChar w:fldCharType="end"/>
      </w:r>
      <w:r>
        <w:t xml:space="preserve">. Note how ‘Railtrack’ has been </w:t>
      </w:r>
      <w:r w:rsidR="00AC087E">
        <w:t>labelled</w:t>
      </w:r>
      <w:r>
        <w:t xml:space="preserve">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2C6533">
        <w:t>12</w:t>
      </w:r>
      <w:r>
        <w:fldChar w:fldCharType="end"/>
      </w:r>
      <w:r>
        <w:t>.</w:t>
      </w:r>
    </w:p>
    <w:p w14:paraId="6A512D83" w14:textId="474BF10D" w:rsidR="00792D38" w:rsidRDefault="00792D38" w:rsidP="0081302E"/>
    <w:p w14:paraId="489E61FC" w14:textId="77777777" w:rsidR="00792D38" w:rsidRDefault="00877906" w:rsidP="00792D38">
      <w:pPr>
        <w:keepNext/>
      </w:pPr>
      <w:r>
        <w:rPr>
          <w:noProof/>
        </w:rPr>
        <w:object w:dxaOrig="9360" w:dyaOrig="1560" w14:anchorId="1E6C38E5">
          <v:shape id="_x0000_i1027" type="#_x0000_t75" alt="" style="width:468.8pt;height:78.4pt;mso-width-percent:0;mso-height-percent:0;mso-width-percent:0;mso-height-percent:0" o:ole="">
            <v:imagedata r:id="rId17" o:title=""/>
          </v:shape>
          <o:OLEObject Type="Embed" ProgID="Word.Document.12" ShapeID="_x0000_i1027" DrawAspect="Content" ObjectID="_1598431888" r:id="rId18">
            <o:FieldCodes>\s</o:FieldCodes>
          </o:OLEObject>
        </w:object>
      </w:r>
    </w:p>
    <w:p w14:paraId="476B603B" w14:textId="4B2AC916" w:rsidR="00792D38" w:rsidRDefault="00792D38" w:rsidP="00792D38">
      <w:pPr>
        <w:pStyle w:val="Caption"/>
      </w:pPr>
      <w:bookmarkStart w:id="33" w:name="_Ref521575728"/>
      <w:bookmarkStart w:id="34" w:name="_Toc52468882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3</w:t>
      </w:r>
      <w:r w:rsidR="00416EE0">
        <w:rPr>
          <w:noProof/>
        </w:rPr>
        <w:fldChar w:fldCharType="end"/>
      </w:r>
      <w:bookmarkEnd w:id="33"/>
      <w:r>
        <w:t xml:space="preserve"> Interpolated Hansard text sample</w:t>
      </w:r>
      <w:bookmarkEnd w:id="34"/>
    </w:p>
    <w:p w14:paraId="374D0B8D" w14:textId="3417EFE3"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2C6533">
        <w:t>6.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C6533">
        <w:t>9.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5" w:name="_Ref521577550"/>
      <w:bookmarkStart w:id="36" w:name="_Toc524688841"/>
      <w:r>
        <w:t>Hansard n</w:t>
      </w:r>
      <w:r w:rsidR="00480471">
        <w:t>umerification</w:t>
      </w:r>
      <w:bookmarkEnd w:id="35"/>
      <w:bookmarkEnd w:id="36"/>
    </w:p>
    <w:p w14:paraId="43DB7FF8" w14:textId="6DF7A856" w:rsidR="00753E65" w:rsidRDefault="00753E65" w:rsidP="0081302E">
      <w:pPr>
        <w:rPr>
          <w:b/>
        </w:rPr>
      </w:pPr>
    </w:p>
    <w:p w14:paraId="7B13666B" w14:textId="4EE441F6"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2C6533">
        <w:t>5.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9">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15769269" w:rsidR="00753E65" w:rsidRDefault="000870FB" w:rsidP="000870FB">
      <w:pPr>
        <w:pStyle w:val="Caption"/>
      </w:pPr>
      <w:bookmarkStart w:id="37" w:name="_Ref521572082"/>
      <w:bookmarkStart w:id="38" w:name="_Toc52468878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4</w:t>
      </w:r>
      <w:r w:rsidR="00416EE0">
        <w:rPr>
          <w:noProof/>
        </w:rPr>
        <w:fldChar w:fldCharType="end"/>
      </w:r>
      <w:bookmarkEnd w:id="37"/>
      <w:r>
        <w:t xml:space="preserve"> Interpolation algorithm</w:t>
      </w:r>
      <w:bookmarkEnd w:id="38"/>
    </w:p>
    <w:p w14:paraId="27EF7DF2" w14:textId="1EE6C1B0" w:rsidR="00543B93" w:rsidRDefault="00543B93" w:rsidP="00543B93">
      <w:pPr>
        <w:pStyle w:val="Heading2"/>
      </w:pPr>
      <w:bookmarkStart w:id="39" w:name="_Ref521062388"/>
      <w:bookmarkStart w:id="40" w:name="_Toc524688842"/>
      <w:r>
        <w:lastRenderedPageBreak/>
        <w:t>Partition into datasets and sizes</w:t>
      </w:r>
      <w:bookmarkEnd w:id="39"/>
      <w:bookmarkEnd w:id="40"/>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7160129F"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2C6533">
        <w:t xml:space="preserve">Code Snippet </w:t>
      </w:r>
      <w:r w:rsidR="002C6533">
        <w:rPr>
          <w:noProof/>
        </w:rPr>
        <w:t>4</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2C6533">
        <w:t>7.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2C6533">
        <w:t>7.1.5</w:t>
      </w:r>
      <w:r w:rsidR="000935FA">
        <w:fldChar w:fldCharType="end"/>
      </w:r>
      <w:r w:rsidR="000935FA">
        <w:t>.</w:t>
      </w:r>
    </w:p>
    <w:p w14:paraId="15FC070C" w14:textId="5135EC34" w:rsidR="00512BA2" w:rsidRDefault="00471A18" w:rsidP="00E507F3">
      <w:pPr>
        <w:keepNext/>
      </w:pPr>
      <w:r>
        <w:rPr>
          <w:noProof/>
        </w:rPr>
        <w:lastRenderedPageBreak/>
        <mc:AlternateContent>
          <mc:Choice Requires="wps">
            <w:drawing>
              <wp:inline distT="0" distB="0" distL="0" distR="0" wp14:anchorId="1CB35C89" wp14:editId="6C2979BA">
                <wp:extent cx="5538281" cy="4046706"/>
                <wp:effectExtent l="0" t="0" r="12065" b="17780"/>
                <wp:docPr id="74" name="Text Box 74"/>
                <wp:cNvGraphicFramePr/>
                <a:graphic xmlns:a="http://schemas.openxmlformats.org/drawingml/2006/main">
                  <a:graphicData uri="http://schemas.microsoft.com/office/word/2010/wordprocessingShape">
                    <wps:wsp>
                      <wps:cNvSpPr txBox="1"/>
                      <wps:spPr>
                        <a:xfrm>
                          <a:off x="0" y="0"/>
                          <a:ext cx="5538281" cy="4046706"/>
                        </a:xfrm>
                        <a:prstGeom prst="rect">
                          <a:avLst/>
                        </a:prstGeom>
                        <a:solidFill>
                          <a:schemeClr val="lt1"/>
                        </a:solidFill>
                        <a:ln w="6350">
                          <a:solidFill>
                            <a:prstClr val="black"/>
                          </a:solidFill>
                        </a:ln>
                      </wps:spPr>
                      <wps:txbx>
                        <w:txbxContent>
                          <w:p w14:paraId="79E84532" w14:textId="77777777" w:rsidR="000E4493" w:rsidRDefault="000E4493" w:rsidP="00471A18">
                            <w:r>
                              <w:t>def get_bucket_numbers_for_dataset_name(dataset_name: str) -&gt; List[int]:</w:t>
                            </w:r>
                          </w:p>
                          <w:p w14:paraId="5EB3804E" w14:textId="77777777" w:rsidR="000E4493" w:rsidRDefault="000E4493" w:rsidP="00471A18">
                            <w:r>
                              <w:t xml:space="preserve">    """</w:t>
                            </w:r>
                          </w:p>
                          <w:p w14:paraId="274E14F7" w14:textId="77777777" w:rsidR="000E4493" w:rsidRDefault="000E4493" w:rsidP="00471A18">
                            <w:r>
                              <w:t xml:space="preserve">    Function to control bucket quantities and relative sizes of datasets</w:t>
                            </w:r>
                          </w:p>
                          <w:p w14:paraId="79871F65" w14:textId="77777777" w:rsidR="000E4493" w:rsidRDefault="000E4493" w:rsidP="00471A18">
                            <w:r>
                              <w:t xml:space="preserve">    :param dataset_name: ALL, train, dev or test</w:t>
                            </w:r>
                          </w:p>
                          <w:p w14:paraId="4FCC5376" w14:textId="77777777" w:rsidR="000E4493" w:rsidRDefault="000E4493" w:rsidP="00471A18">
                            <w:r>
                              <w:t xml:space="preserve">    :return: a list of ints for the bucket numbers containing file lists</w:t>
                            </w:r>
                          </w:p>
                          <w:p w14:paraId="6CAAB3C0" w14:textId="77777777" w:rsidR="000E4493" w:rsidRDefault="000E4493" w:rsidP="00471A18">
                            <w:r>
                              <w:t xml:space="preserve">    which, when unioned together, comprise that dataset.</w:t>
                            </w:r>
                          </w:p>
                          <w:p w14:paraId="6BBEBD71" w14:textId="77777777" w:rsidR="000E4493" w:rsidRDefault="000E4493" w:rsidP="00471A18">
                            <w:r>
                              <w:t xml:space="preserve">    """</w:t>
                            </w:r>
                          </w:p>
                          <w:p w14:paraId="0F767916" w14:textId="77777777" w:rsidR="000E4493" w:rsidRDefault="000E4493" w:rsidP="00471A18">
                            <w:r>
                              <w:t xml:space="preserve">    # Keeping ALL artificially small for now while we get the model working.</w:t>
                            </w:r>
                          </w:p>
                          <w:p w14:paraId="4F0FFD29" w14:textId="77777777" w:rsidR="000E4493" w:rsidRDefault="000E4493" w:rsidP="00471A18">
                            <w:r>
                              <w:t xml:space="preserve">    if dataset_name == "ALL":</w:t>
                            </w:r>
                          </w:p>
                          <w:p w14:paraId="336FE244" w14:textId="77777777" w:rsidR="000E4493" w:rsidRDefault="000E4493" w:rsidP="00471A18">
                            <w:r>
                              <w:t xml:space="preserve">        return list(range(8))</w:t>
                            </w:r>
                          </w:p>
                          <w:p w14:paraId="66481268" w14:textId="77777777" w:rsidR="000E4493" w:rsidRDefault="000E4493" w:rsidP="00471A18">
                            <w:r>
                              <w:t xml:space="preserve">    elif dataset_name == "train":</w:t>
                            </w:r>
                          </w:p>
                          <w:p w14:paraId="75F71976" w14:textId="77777777" w:rsidR="000E4493" w:rsidRDefault="000E4493" w:rsidP="00471A18">
                            <w:r>
                              <w:t xml:space="preserve">        return list(range(0, 4))</w:t>
                            </w:r>
                          </w:p>
                          <w:p w14:paraId="2398C379" w14:textId="77777777" w:rsidR="000E4493" w:rsidRDefault="000E4493" w:rsidP="00471A18">
                            <w:r>
                              <w:t xml:space="preserve">    elif dataset_name == "dev":</w:t>
                            </w:r>
                          </w:p>
                          <w:p w14:paraId="368FB952" w14:textId="77777777" w:rsidR="000E4493" w:rsidRDefault="000E4493" w:rsidP="00471A18">
                            <w:r>
                              <w:t xml:space="preserve">        return list(range(4, 6))</w:t>
                            </w:r>
                          </w:p>
                          <w:p w14:paraId="42C559C1" w14:textId="77777777" w:rsidR="000E4493" w:rsidRDefault="000E4493" w:rsidP="00471A18">
                            <w:r>
                              <w:t xml:space="preserve">    elif dataset_name == "test":</w:t>
                            </w:r>
                          </w:p>
                          <w:p w14:paraId="28110839" w14:textId="77777777" w:rsidR="000E4493" w:rsidRDefault="000E4493" w:rsidP="00471A18">
                            <w:r>
                              <w:t xml:space="preserve">        return list(range(6, 8))</w:t>
                            </w:r>
                          </w:p>
                          <w:p w14:paraId="307534A5" w14:textId="77777777" w:rsidR="000E4493" w:rsidRDefault="000E4493" w:rsidP="00471A18">
                            <w:r>
                              <w:t xml:space="preserve">    # Small set of debates to build an alphabet off</w:t>
                            </w:r>
                          </w:p>
                          <w:p w14:paraId="1B7171CA" w14:textId="77777777" w:rsidR="000E4493" w:rsidRDefault="000E4493" w:rsidP="00471A18">
                            <w:r>
                              <w:t xml:space="preserve">    elif dataset_name == "alphabet-sample":</w:t>
                            </w:r>
                          </w:p>
                          <w:p w14:paraId="6A270FAC" w14:textId="77777777" w:rsidR="000E4493" w:rsidRDefault="000E4493" w:rsidP="00471A18">
                            <w:r>
                              <w:t xml:space="preserve">        return [0]</w:t>
                            </w:r>
                          </w:p>
                          <w:p w14:paraId="779129A6" w14:textId="77777777" w:rsidR="000E4493" w:rsidRDefault="000E4493" w:rsidP="00471A18">
                            <w:r>
                              <w:t xml:space="preserve">    else:</w:t>
                            </w:r>
                          </w:p>
                          <w:p w14:paraId="4EAFABE6" w14:textId="16F7C24A" w:rsidR="000E4493" w:rsidRDefault="000E4493" w:rsidP="00471A18">
                            <w:r>
                              <w:t xml:space="preserve">        retur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B35C89" id="Text Box 74" o:spid="_x0000_s1032" type="#_x0000_t202" style="width:436.1pt;height:31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" fillcolor="white [3201]" strokeweight=".5pt">
                <v:textbox>
                  <w:txbxContent>
                    <w:p w14:paraId="79E84532" w14:textId="77777777" w:rsidR="000E4493" w:rsidRDefault="000E4493" w:rsidP="00471A18">
                      <w:r>
                        <w:t>def get_bucket_numbers_for_dataset_name(dataset_name: str) -&gt; List[int]:</w:t>
                      </w:r>
                    </w:p>
                    <w:p w14:paraId="5EB3804E" w14:textId="77777777" w:rsidR="000E4493" w:rsidRDefault="000E4493" w:rsidP="00471A18">
                      <w:r>
                        <w:t xml:space="preserve">    """</w:t>
                      </w:r>
                    </w:p>
                    <w:p w14:paraId="274E14F7" w14:textId="77777777" w:rsidR="000E4493" w:rsidRDefault="000E4493" w:rsidP="00471A18">
                      <w:r>
                        <w:t xml:space="preserve">    Function to control bucket quantities and relative sizes of datasets</w:t>
                      </w:r>
                    </w:p>
                    <w:p w14:paraId="79871F65" w14:textId="77777777" w:rsidR="000E4493" w:rsidRDefault="000E4493" w:rsidP="00471A18">
                      <w:r>
                        <w:t xml:space="preserve">    :param dataset_name: ALL, train, dev or test</w:t>
                      </w:r>
                    </w:p>
                    <w:p w14:paraId="4FCC5376" w14:textId="77777777" w:rsidR="000E4493" w:rsidRDefault="000E4493" w:rsidP="00471A18">
                      <w:r>
                        <w:t xml:space="preserve">    :return: a list of ints for the bucket numbers containing file lists</w:t>
                      </w:r>
                    </w:p>
                    <w:p w14:paraId="6CAAB3C0" w14:textId="77777777" w:rsidR="000E4493" w:rsidRDefault="000E4493" w:rsidP="00471A18">
                      <w:r>
                        <w:t xml:space="preserve">    which, when unioned together, comprise that dataset.</w:t>
                      </w:r>
                    </w:p>
                    <w:p w14:paraId="6BBEBD71" w14:textId="77777777" w:rsidR="000E4493" w:rsidRDefault="000E4493" w:rsidP="00471A18">
                      <w:r>
                        <w:t xml:space="preserve">    """</w:t>
                      </w:r>
                    </w:p>
                    <w:p w14:paraId="0F767916" w14:textId="77777777" w:rsidR="000E4493" w:rsidRDefault="000E4493" w:rsidP="00471A18">
                      <w:r>
                        <w:t xml:space="preserve">    # Keeping ALL artificially small for now while we get the model working.</w:t>
                      </w:r>
                    </w:p>
                    <w:p w14:paraId="4F0FFD29" w14:textId="77777777" w:rsidR="000E4493" w:rsidRDefault="000E4493" w:rsidP="00471A18">
                      <w:r>
                        <w:t xml:space="preserve">    if dataset_name == "ALL":</w:t>
                      </w:r>
                    </w:p>
                    <w:p w14:paraId="336FE244" w14:textId="77777777" w:rsidR="000E4493" w:rsidRDefault="000E4493" w:rsidP="00471A18">
                      <w:r>
                        <w:t xml:space="preserve">        return list(range(8))</w:t>
                      </w:r>
                    </w:p>
                    <w:p w14:paraId="66481268" w14:textId="77777777" w:rsidR="000E4493" w:rsidRDefault="000E4493" w:rsidP="00471A18">
                      <w:r>
                        <w:t xml:space="preserve">    elif dataset_name == "train":</w:t>
                      </w:r>
                    </w:p>
                    <w:p w14:paraId="75F71976" w14:textId="77777777" w:rsidR="000E4493" w:rsidRDefault="000E4493" w:rsidP="00471A18">
                      <w:r>
                        <w:t xml:space="preserve">        return list(range(0, 4))</w:t>
                      </w:r>
                    </w:p>
                    <w:p w14:paraId="2398C379" w14:textId="77777777" w:rsidR="000E4493" w:rsidRDefault="000E4493" w:rsidP="00471A18">
                      <w:r>
                        <w:t xml:space="preserve">    elif dataset_name == "dev":</w:t>
                      </w:r>
                    </w:p>
                    <w:p w14:paraId="368FB952" w14:textId="77777777" w:rsidR="000E4493" w:rsidRDefault="000E4493" w:rsidP="00471A18">
                      <w:r>
                        <w:t xml:space="preserve">        return list(range(4, 6))</w:t>
                      </w:r>
                    </w:p>
                    <w:p w14:paraId="42C559C1" w14:textId="77777777" w:rsidR="000E4493" w:rsidRDefault="000E4493" w:rsidP="00471A18">
                      <w:r>
                        <w:t xml:space="preserve">    elif dataset_name == "test":</w:t>
                      </w:r>
                    </w:p>
                    <w:p w14:paraId="28110839" w14:textId="77777777" w:rsidR="000E4493" w:rsidRDefault="000E4493" w:rsidP="00471A18">
                      <w:r>
                        <w:t xml:space="preserve">        return list(range(6, 8))</w:t>
                      </w:r>
                    </w:p>
                    <w:p w14:paraId="307534A5" w14:textId="77777777" w:rsidR="000E4493" w:rsidRDefault="000E4493" w:rsidP="00471A18">
                      <w:r>
                        <w:t xml:space="preserve">    # Small set of debates to build an alphabet off</w:t>
                      </w:r>
                    </w:p>
                    <w:p w14:paraId="1B7171CA" w14:textId="77777777" w:rsidR="000E4493" w:rsidRDefault="000E4493" w:rsidP="00471A18">
                      <w:r>
                        <w:t xml:space="preserve">    elif dataset_name == "alphabet-sample":</w:t>
                      </w:r>
                    </w:p>
                    <w:p w14:paraId="6A270FAC" w14:textId="77777777" w:rsidR="000E4493" w:rsidRDefault="000E4493" w:rsidP="00471A18">
                      <w:r>
                        <w:t xml:space="preserve">        return [0]</w:t>
                      </w:r>
                    </w:p>
                    <w:p w14:paraId="779129A6" w14:textId="77777777" w:rsidR="000E4493" w:rsidRDefault="000E4493" w:rsidP="00471A18">
                      <w:r>
                        <w:t xml:space="preserve">    else:</w:t>
                      </w:r>
                    </w:p>
                    <w:p w14:paraId="4EAFABE6" w14:textId="16F7C24A" w:rsidR="000E4493" w:rsidRDefault="000E4493" w:rsidP="00471A18">
                      <w:r>
                        <w:t xml:space="preserve">        return []</w:t>
                      </w:r>
                    </w:p>
                  </w:txbxContent>
                </v:textbox>
                <w10:anchorlock/>
              </v:shape>
            </w:pict>
          </mc:Fallback>
        </mc:AlternateContent>
      </w:r>
    </w:p>
    <w:p w14:paraId="4BCF54AF" w14:textId="20286915" w:rsidR="00E17D45" w:rsidRDefault="00E507F3" w:rsidP="00E507F3">
      <w:pPr>
        <w:pStyle w:val="Caption"/>
      </w:pPr>
      <w:bookmarkStart w:id="41" w:name="_Ref521576865"/>
      <w:bookmarkStart w:id="42" w:name="_Toc524688822"/>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4</w:t>
      </w:r>
      <w:r w:rsidR="00416EE0">
        <w:rPr>
          <w:noProof/>
        </w:rPr>
        <w:fldChar w:fldCharType="end"/>
      </w:r>
      <w:bookmarkEnd w:id="41"/>
      <w:r w:rsidR="005B2133">
        <w:t xml:space="preserve"> Converting</w:t>
      </w:r>
      <w:r>
        <w:t xml:space="preserve"> bucket numbers to datasets</w:t>
      </w:r>
      <w:bookmarkEnd w:id="42"/>
    </w:p>
    <w:p w14:paraId="34A60772" w14:textId="003018E5"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2C6533">
        <w:t xml:space="preserve">Figure </w:t>
      </w:r>
      <w:r w:rsidR="002C6533">
        <w:rPr>
          <w:noProof/>
        </w:rPr>
        <w:t>2</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2C6533">
        <w:t>5.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3" w:name="_Toc524688843"/>
      <w:r>
        <w:t>Formation of t</w:t>
      </w:r>
      <w:r w:rsidR="00DF6FFD">
        <w:t>ensors</w:t>
      </w:r>
      <w:bookmarkEnd w:id="43"/>
    </w:p>
    <w:p w14:paraId="3951D5A4" w14:textId="137DCC9F" w:rsidR="00554024" w:rsidRDefault="00554024" w:rsidP="00554024"/>
    <w:p w14:paraId="1206844A" w14:textId="1E205118"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2C6533">
        <w:t xml:space="preserve">Table </w:t>
      </w:r>
      <w:r w:rsidR="002C6533">
        <w:rPr>
          <w:noProof/>
        </w:rPr>
        <w:t>3</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2C6533">
        <w:t xml:space="preserve">Table </w:t>
      </w:r>
      <w:r w:rsidR="002C6533">
        <w:rPr>
          <w:noProof/>
        </w:rPr>
        <w:t>4</w:t>
      </w:r>
      <w:r w:rsidR="00193AAE">
        <w:fldChar w:fldCharType="end"/>
      </w:r>
      <w:r w:rsidR="00193AAE">
        <w:t>.</w:t>
      </w:r>
    </w:p>
    <w:p w14:paraId="26712C7B" w14:textId="5E171690" w:rsidR="00EA1A16" w:rsidRDefault="00EA1A16" w:rsidP="00554024"/>
    <w:p w14:paraId="038191FB" w14:textId="4EB71ECF" w:rsidR="00193AAE" w:rsidRDefault="00193AAE" w:rsidP="00193AAE">
      <w:pPr>
        <w:pStyle w:val="Caption"/>
        <w:keepNext/>
      </w:pPr>
      <w:bookmarkStart w:id="44" w:name="_Ref521578284"/>
      <w:bookmarkStart w:id="45" w:name="_Toc52468881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3</w:t>
      </w:r>
      <w:r w:rsidR="00416EE0">
        <w:rPr>
          <w:noProof/>
        </w:rPr>
        <w:fldChar w:fldCharType="end"/>
      </w:r>
      <w:bookmarkEnd w:id="44"/>
      <w:r>
        <w:t xml:space="preserve"> X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811E5FD" w:rsidR="00193AAE" w:rsidRDefault="00193AAE" w:rsidP="00193AAE">
      <w:pPr>
        <w:pStyle w:val="Caption"/>
        <w:keepNext/>
      </w:pPr>
      <w:bookmarkStart w:id="46" w:name="_Ref521578286"/>
      <w:bookmarkStart w:id="47" w:name="_Toc52468881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4</w:t>
      </w:r>
      <w:r w:rsidR="00416EE0">
        <w:rPr>
          <w:noProof/>
        </w:rPr>
        <w:fldChar w:fldCharType="end"/>
      </w:r>
      <w:bookmarkEnd w:id="46"/>
      <w:r>
        <w:t xml:space="preserve"> Y tensor dimensions</w:t>
      </w:r>
      <w:bookmarkEnd w:id="47"/>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FB1C3A" w:rsidR="00157E1E"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2C6533">
        <w:t>13</w:t>
      </w:r>
      <w:r w:rsidR="004251B1">
        <w:fldChar w:fldCharType="end"/>
      </w:r>
      <w:r w:rsidR="004251B1">
        <w:t>.</w:t>
      </w:r>
    </w:p>
    <w:p w14:paraId="28752431" w14:textId="77777777" w:rsidR="00157E1E" w:rsidRDefault="00157E1E">
      <w:r>
        <w:br w:type="page"/>
      </w:r>
    </w:p>
    <w:p w14:paraId="71BDC8B1" w14:textId="022316CB" w:rsidR="006F14DB" w:rsidRDefault="00FF689D" w:rsidP="00FF689D">
      <w:pPr>
        <w:pStyle w:val="Heading1"/>
      </w:pPr>
      <w:bookmarkStart w:id="48" w:name="_Ref521058119"/>
      <w:bookmarkStart w:id="49" w:name="_Toc524688844"/>
      <w:r w:rsidRPr="00FF689D">
        <w:lastRenderedPageBreak/>
        <w:t>Implementation</w:t>
      </w:r>
      <w:r w:rsidR="00DF6FFD">
        <w:t xml:space="preserve"> issues</w:t>
      </w:r>
      <w:bookmarkEnd w:id="48"/>
      <w:bookmarkEnd w:id="49"/>
    </w:p>
    <w:p w14:paraId="57105BC1" w14:textId="56B29764" w:rsidR="00DF6FFD" w:rsidRDefault="00DF6FFD" w:rsidP="00DF6FFD">
      <w:pPr>
        <w:pStyle w:val="Heading2"/>
      </w:pPr>
      <w:bookmarkStart w:id="50" w:name="_Ref521060037"/>
      <w:bookmarkStart w:id="51" w:name="_Ref521071235"/>
      <w:bookmarkStart w:id="52" w:name="_Ref521071278"/>
      <w:bookmarkStart w:id="53" w:name="_Ref521071934"/>
      <w:bookmarkStart w:id="54" w:name="_Toc524688845"/>
      <w:r>
        <w:t>Wikipedia data cleanliness</w:t>
      </w:r>
      <w:bookmarkEnd w:id="50"/>
      <w:bookmarkEnd w:id="51"/>
      <w:bookmarkEnd w:id="52"/>
      <w:bookmarkEnd w:id="53"/>
      <w:bookmarkEnd w:id="54"/>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9AC6497"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C6533">
        <w:t xml:space="preserve">Table </w:t>
      </w:r>
      <w:r w:rsidR="002C6533">
        <w:rPr>
          <w:noProof/>
        </w:rPr>
        <w:t>5</w:t>
      </w:r>
      <w:r w:rsidR="002053A9">
        <w:fldChar w:fldCharType="end"/>
      </w:r>
      <w:r w:rsidR="00996E5F">
        <w:t>.</w:t>
      </w:r>
    </w:p>
    <w:p w14:paraId="71B68DB5" w14:textId="03673B70" w:rsidR="00513162" w:rsidRDefault="00513162" w:rsidP="002D2C78"/>
    <w:p w14:paraId="546F9838" w14:textId="74C930EA" w:rsidR="002053A9" w:rsidRDefault="002053A9" w:rsidP="002053A9">
      <w:pPr>
        <w:pStyle w:val="Caption"/>
        <w:keepNext/>
      </w:pPr>
      <w:bookmarkStart w:id="55" w:name="_Ref521584123"/>
      <w:bookmarkStart w:id="56" w:name="_Toc52468881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5</w:t>
      </w:r>
      <w:r w:rsidR="00416EE0">
        <w:rPr>
          <w:noProof/>
        </w:rPr>
        <w:fldChar w:fldCharType="end"/>
      </w:r>
      <w:bookmarkEnd w:id="55"/>
      <w:r>
        <w:t xml:space="preserve"> DBPedia post-processing tasks on Named Entities</w:t>
      </w:r>
      <w:bookmarkEnd w:id="56"/>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w:t>
      </w:r>
      <w:r w:rsidR="005412C2">
        <w:lastRenderedPageBreak/>
        <w:t>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7" w:name="_Ref521585097"/>
      <w:bookmarkStart w:id="58" w:name="_Toc524688846"/>
      <w:r>
        <w:t>Interpolation overlaps</w:t>
      </w:r>
      <w:bookmarkEnd w:id="57"/>
      <w:bookmarkEnd w:id="58"/>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FBAF28D"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2C6533">
        <w:t xml:space="preserve">Code Snippet </w:t>
      </w:r>
      <w:r w:rsidR="002C6533">
        <w:rPr>
          <w:noProof/>
        </w:rPr>
        <w:t>5</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22935E56" w:rsidR="00663D0E" w:rsidRDefault="00306824" w:rsidP="00663D0E">
      <w:r>
        <w:rPr>
          <w:noProof/>
        </w:rPr>
        <mc:AlternateContent>
          <mc:Choice Requires="wps">
            <w:drawing>
              <wp:inline distT="0" distB="0" distL="0" distR="0" wp14:anchorId="0A96CC02" wp14:editId="41B7CDD2">
                <wp:extent cx="5869021" cy="2898843"/>
                <wp:effectExtent l="0" t="0" r="11430" b="9525"/>
                <wp:docPr id="75" name="Text Box 75"/>
                <wp:cNvGraphicFramePr/>
                <a:graphic xmlns:a="http://schemas.openxmlformats.org/drawingml/2006/main">
                  <a:graphicData uri="http://schemas.microsoft.com/office/word/2010/wordprocessingShape">
                    <wps:wsp>
                      <wps:cNvSpPr txBox="1"/>
                      <wps:spPr>
                        <a:xfrm>
                          <a:off x="0" y="0"/>
                          <a:ext cx="5869021" cy="2898843"/>
                        </a:xfrm>
                        <a:prstGeom prst="rect">
                          <a:avLst/>
                        </a:prstGeom>
                        <a:solidFill>
                          <a:schemeClr val="lt1"/>
                        </a:solidFill>
                        <a:ln w="6350">
                          <a:solidFill>
                            <a:prstClr val="black"/>
                          </a:solidFill>
                        </a:ln>
                      </wps:spPr>
                      <wps:txbx>
                        <w:txbxContent>
                          <w:p w14:paraId="67A78579" w14:textId="77777777" w:rsidR="000E4493" w:rsidRDefault="000E4493" w:rsidP="007A2732">
                            <w:r>
                              <w:t># For each ngram set, we want to try all possible suffixes against the NE lists,</w:t>
                            </w:r>
                          </w:p>
                          <w:p w14:paraId="20B85BC9" w14:textId="77777777" w:rsidR="000E4493" w:rsidRDefault="000E4493" w:rsidP="007A2732">
                            <w:r>
                              <w:t># from longest to shortest so we don't miss matches.</w:t>
                            </w:r>
                          </w:p>
                          <w:p w14:paraId="5BA5E5EA" w14:textId="77777777" w:rsidR="000E4493" w:rsidRDefault="000E4493" w:rsidP="007A2732">
                            <w:r>
                              <w:t># Once we find a match, move on to the next ngram.</w:t>
                            </w:r>
                          </w:p>
                          <w:p w14:paraId="06722F2F" w14:textId="77777777" w:rsidR="000E4493" w:rsidRDefault="000E4493" w:rsidP="007A2732">
                            <w:r>
                              <w:t>for ngram_span_window in text_span_ngrams:</w:t>
                            </w:r>
                          </w:p>
                          <w:p w14:paraId="6588C423" w14:textId="77777777" w:rsidR="000E4493" w:rsidRDefault="000E4493" w:rsidP="007A2732">
                            <w:r>
                              <w:t xml:space="preserve">    if overlaps(ngram_span_window, recentest_match_end):</w:t>
                            </w:r>
                          </w:p>
                          <w:p w14:paraId="4AD9570B" w14:textId="77777777" w:rsidR="000E4493" w:rsidRDefault="000E4493" w:rsidP="007A2732">
                            <w:r>
                              <w:t xml:space="preserve">        continue</w:t>
                            </w:r>
                          </w:p>
                          <w:p w14:paraId="0EED2328" w14:textId="77777777" w:rsidR="000E4493" w:rsidRDefault="000E4493" w:rsidP="007A2732">
                            <w:r>
                              <w:t xml:space="preserve">    ne_type = 0  # 1 = LOC, 2 = ORG, 3 = PER, 0 = null</w:t>
                            </w:r>
                          </w:p>
                          <w:p w14:paraId="3A6A670F" w14:textId="77777777" w:rsidR="000E4493" w:rsidRDefault="000E4493" w:rsidP="007A2732">
                            <w:r>
                              <w:t xml:space="preserve">    match_start, match_end, ne_type = ngram_span_search_named_entities(</w:t>
                            </w:r>
                          </w:p>
                          <w:p w14:paraId="1F0086C3" w14:textId="77777777" w:rsidR="000E4493" w:rsidRDefault="000E4493" w:rsidP="007A2732">
                            <w:r>
                              <w:t xml:space="preserve">        ngram_span_window, text, all_places, all_companies, all_people)</w:t>
                            </w:r>
                          </w:p>
                          <w:p w14:paraId="723EB849" w14:textId="77777777" w:rsidR="000E4493" w:rsidRDefault="000E4493" w:rsidP="007A2732">
                            <w:r>
                              <w:t xml:space="preserve">    if ne_type is not 0:</w:t>
                            </w:r>
                          </w:p>
                          <w:p w14:paraId="6B30B35D" w14:textId="77777777" w:rsidR="000E4493" w:rsidRDefault="000E4493" w:rsidP="007A2732">
                            <w:r>
                              <w:t xml:space="preserve">        # This is the recentest match</w:t>
                            </w:r>
                          </w:p>
                          <w:p w14:paraId="465DF7E3" w14:textId="77777777" w:rsidR="000E4493" w:rsidRDefault="000E4493" w:rsidP="007A2732">
                            <w:r>
                              <w:t xml:space="preserve">        recentest_match_end = match_end</w:t>
                            </w:r>
                          </w:p>
                          <w:p w14:paraId="1DFB981B" w14:textId="77777777" w:rsidR="000E4493" w:rsidRDefault="000E4493" w:rsidP="007A2732">
                            <w:r>
                              <w:t xml:space="preserve">        # Build new interpolated text by adding NE markers using list slicing</w:t>
                            </w:r>
                          </w:p>
                          <w:p w14:paraId="58071913" w14:textId="77777777" w:rsidR="000E4493" w:rsidRDefault="000E4493" w:rsidP="007A2732">
                            <w:r>
                              <w:t xml:space="preserve">        match_len = match_end - match_start</w:t>
                            </w:r>
                          </w:p>
                          <w:p w14:paraId="1B069490" w14:textId="2359E2DE" w:rsidR="000E4493" w:rsidRDefault="000E4493" w:rsidP="007A2732">
                            <w:r>
                              <w:t xml:space="preserve">        interpolated_text_list[match_start:match_end] = [ne_type for _ in range(match_l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A96CC02" id="Text Box 75" o:spid="_x0000_s1033" type="#_x0000_t202" style="width:462.15pt;height:2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" fillcolor="white [3201]" strokeweight=".5pt">
                <v:textbox>
                  <w:txbxContent>
                    <w:p w14:paraId="67A78579" w14:textId="77777777" w:rsidR="000E4493" w:rsidRDefault="000E4493" w:rsidP="007A2732">
                      <w:r>
                        <w:t># For each ngram set, we want to try all possible suffixes against the NE lists,</w:t>
                      </w:r>
                    </w:p>
                    <w:p w14:paraId="20B85BC9" w14:textId="77777777" w:rsidR="000E4493" w:rsidRDefault="000E4493" w:rsidP="007A2732">
                      <w:r>
                        <w:t># from longest to shortest so we don't miss matches.</w:t>
                      </w:r>
                    </w:p>
                    <w:p w14:paraId="5BA5E5EA" w14:textId="77777777" w:rsidR="000E4493" w:rsidRDefault="000E4493" w:rsidP="007A2732">
                      <w:r>
                        <w:t># Once we find a match, move on to the next ngram.</w:t>
                      </w:r>
                    </w:p>
                    <w:p w14:paraId="06722F2F" w14:textId="77777777" w:rsidR="000E4493" w:rsidRDefault="000E4493" w:rsidP="007A2732">
                      <w:r>
                        <w:t>for ngram_span_window in text_span_ngrams:</w:t>
                      </w:r>
                    </w:p>
                    <w:p w14:paraId="6588C423" w14:textId="77777777" w:rsidR="000E4493" w:rsidRDefault="000E4493" w:rsidP="007A2732">
                      <w:r>
                        <w:t xml:space="preserve">    if overlaps(ngram_span_window, recentest_match_end):</w:t>
                      </w:r>
                    </w:p>
                    <w:p w14:paraId="4AD9570B" w14:textId="77777777" w:rsidR="000E4493" w:rsidRDefault="000E4493" w:rsidP="007A2732">
                      <w:r>
                        <w:t xml:space="preserve">        continue</w:t>
                      </w:r>
                    </w:p>
                    <w:p w14:paraId="0EED2328" w14:textId="77777777" w:rsidR="000E4493" w:rsidRDefault="000E4493" w:rsidP="007A2732">
                      <w:r>
                        <w:t xml:space="preserve">    ne_type = 0  # 1 = LOC, 2 = ORG, 3 = PER, 0 = null</w:t>
                      </w:r>
                    </w:p>
                    <w:p w14:paraId="3A6A670F" w14:textId="77777777" w:rsidR="000E4493" w:rsidRDefault="000E4493" w:rsidP="007A2732">
                      <w:r>
                        <w:t xml:space="preserve">    match_start, match_end, ne_type = ngram_span_search_named_entities(</w:t>
                      </w:r>
                    </w:p>
                    <w:p w14:paraId="1F0086C3" w14:textId="77777777" w:rsidR="000E4493" w:rsidRDefault="000E4493" w:rsidP="007A2732">
                      <w:r>
                        <w:t xml:space="preserve">        ngram_span_window, text, all_places, all_companies, all_people)</w:t>
                      </w:r>
                    </w:p>
                    <w:p w14:paraId="723EB849" w14:textId="77777777" w:rsidR="000E4493" w:rsidRDefault="000E4493" w:rsidP="007A2732">
                      <w:r>
                        <w:t xml:space="preserve">    if ne_type is not 0:</w:t>
                      </w:r>
                    </w:p>
                    <w:p w14:paraId="6B30B35D" w14:textId="77777777" w:rsidR="000E4493" w:rsidRDefault="000E4493" w:rsidP="007A2732">
                      <w:r>
                        <w:t xml:space="preserve">        # This is the recentest match</w:t>
                      </w:r>
                    </w:p>
                    <w:p w14:paraId="465DF7E3" w14:textId="77777777" w:rsidR="000E4493" w:rsidRDefault="000E4493" w:rsidP="007A2732">
                      <w:r>
                        <w:t xml:space="preserve">        recentest_match_end = match_end</w:t>
                      </w:r>
                    </w:p>
                    <w:p w14:paraId="1DFB981B" w14:textId="77777777" w:rsidR="000E4493" w:rsidRDefault="000E4493" w:rsidP="007A2732">
                      <w:r>
                        <w:t xml:space="preserve">        # Build new interpolated text by adding NE markers using list slicing</w:t>
                      </w:r>
                    </w:p>
                    <w:p w14:paraId="58071913" w14:textId="77777777" w:rsidR="000E4493" w:rsidRDefault="000E4493" w:rsidP="007A2732">
                      <w:r>
                        <w:t xml:space="preserve">        match_len = match_end - match_start</w:t>
                      </w:r>
                    </w:p>
                    <w:p w14:paraId="1B069490" w14:textId="2359E2DE" w:rsidR="000E4493" w:rsidRDefault="000E4493" w:rsidP="007A2732">
                      <w:r>
                        <w:t xml:space="preserve">        interpolated_text_list[match_start:match_end] = [ne_type for _ in range(match_len)]</w:t>
                      </w:r>
                    </w:p>
                  </w:txbxContent>
                </v:textbox>
                <w10:anchorlock/>
              </v:shape>
            </w:pict>
          </mc:Fallback>
        </mc:AlternateContent>
      </w:r>
    </w:p>
    <w:p w14:paraId="43064565" w14:textId="1BC63D1C" w:rsidR="00EC1C33" w:rsidRDefault="00EC1C33" w:rsidP="00EC1C33">
      <w:pPr>
        <w:keepNext/>
      </w:pPr>
    </w:p>
    <w:p w14:paraId="735F219B" w14:textId="23ADA0ED" w:rsidR="00663D0E" w:rsidRPr="00663D0E" w:rsidRDefault="00EC1C33" w:rsidP="00EC1C33">
      <w:pPr>
        <w:pStyle w:val="Caption"/>
      </w:pPr>
      <w:bookmarkStart w:id="59" w:name="_Ref521585486"/>
      <w:bookmarkStart w:id="60" w:name="_Toc524688823"/>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5</w:t>
      </w:r>
      <w:r w:rsidR="00416EE0">
        <w:rPr>
          <w:noProof/>
        </w:rPr>
        <w:fldChar w:fldCharType="end"/>
      </w:r>
      <w:bookmarkEnd w:id="59"/>
      <w:r>
        <w:t xml:space="preserve"> logic to avoid re-interpolating overlapping NEs</w:t>
      </w:r>
      <w:bookmarkEnd w:id="60"/>
    </w:p>
    <w:p w14:paraId="7DC5E271" w14:textId="6E9CA35C" w:rsidR="00DF6FFD" w:rsidRDefault="00DF6FFD" w:rsidP="00DF6FFD">
      <w:pPr>
        <w:pStyle w:val="Heading2"/>
      </w:pPr>
      <w:bookmarkStart w:id="61" w:name="_Ref521575268"/>
      <w:bookmarkStart w:id="62" w:name="_Toc524688847"/>
      <w:r>
        <w:lastRenderedPageBreak/>
        <w:t>NLTK</w:t>
      </w:r>
      <w:r w:rsidR="00F2435C">
        <w:t xml:space="preserve"> Treebank word</w:t>
      </w:r>
      <w:r>
        <w:t xml:space="preserve"> span_tokenize bugs</w:t>
      </w:r>
      <w:bookmarkEnd w:id="61"/>
      <w:bookmarkEnd w:id="62"/>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5FE1E352"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2C6533">
        <w:t>5.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2C6533">
        <w:t xml:space="preserve">Figure </w:t>
      </w:r>
      <w:r w:rsidR="002C6533">
        <w:rPr>
          <w:noProof/>
        </w:rPr>
        <w:t>4</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185C84CF"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2C6533">
        <w:t>9.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3" w:name="_Toc524688848"/>
      <w:r>
        <w:t xml:space="preserve">Toy dataset model – tensor </w:t>
      </w:r>
      <w:r w:rsidR="00F95818">
        <w:t>formation</w:t>
      </w:r>
      <w:bookmarkEnd w:id="63"/>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xml:space="preserve">. The value of 200 was chosen by taking the median sentence length of the </w:t>
      </w:r>
      <w:r w:rsidR="00F76F99">
        <w:rPr>
          <w:color w:val="000000" w:themeColor="text1"/>
        </w:rPr>
        <w:lastRenderedPageBreak/>
        <w:t>‘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4" w:name="_Toc524688849"/>
      <w:r>
        <w:t>Hansard p</w:t>
      </w:r>
      <w:r w:rsidR="00540C85">
        <w:t>resentation issues</w:t>
      </w:r>
      <w:bookmarkEnd w:id="64"/>
    </w:p>
    <w:p w14:paraId="1DF6643C" w14:textId="77777777" w:rsidR="00343898" w:rsidRPr="00343898" w:rsidRDefault="00343898" w:rsidP="00343898"/>
    <w:p w14:paraId="22E463E2" w14:textId="0F9F9878"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2C6533">
        <w:t xml:space="preserve">Figure </w:t>
      </w:r>
      <w:r w:rsidR="002C6533">
        <w:rPr>
          <w:noProof/>
        </w:rPr>
        <w:t>5</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2C6533">
        <w:t xml:space="preserve">Figure </w:t>
      </w:r>
      <w:r w:rsidR="002C6533">
        <w:rPr>
          <w:noProof/>
        </w:rPr>
        <w:t>6</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5" w:name="_MON_1596477743"/>
    <w:bookmarkEnd w:id="65"/>
    <w:p w14:paraId="71D451A1" w14:textId="5A2697D5" w:rsidR="00D85C71" w:rsidRDefault="00877906" w:rsidP="00D85C71">
      <w:pPr>
        <w:keepNext/>
      </w:pPr>
      <w:r>
        <w:rPr>
          <w:noProof/>
          <w:color w:val="000000" w:themeColor="text1"/>
        </w:rPr>
        <w:object w:dxaOrig="6980" w:dyaOrig="2390" w14:anchorId="7D2E0054">
          <v:shape id="_x0000_i1026" type="#_x0000_t75" alt="" style="width:348.8pt;height:119.2pt;mso-width-percent:0;mso-height-percent:0;mso-width-percent:0;mso-height-percent:0" o:ole="">
            <v:imagedata r:id="rId20" o:title=""/>
          </v:shape>
          <o:OLEObject Type="Embed" ProgID="Word.Document.12" ShapeID="_x0000_i1026" DrawAspect="Content" ObjectID="_1598431889" r:id="rId21">
            <o:FieldCodes>\s</o:FieldCodes>
          </o:OLEObject>
        </w:object>
      </w:r>
    </w:p>
    <w:p w14:paraId="31AF42A5" w14:textId="700659B9" w:rsidR="00F95818" w:rsidRPr="00F95818" w:rsidRDefault="00D85C71" w:rsidP="00D85C71">
      <w:pPr>
        <w:pStyle w:val="Caption"/>
        <w:rPr>
          <w:color w:val="000000" w:themeColor="text1"/>
        </w:rPr>
      </w:pPr>
      <w:bookmarkStart w:id="66" w:name="_Ref522735939"/>
      <w:bookmarkStart w:id="67" w:name="_Toc52468878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5</w:t>
      </w:r>
      <w:r w:rsidR="00A571E0">
        <w:rPr>
          <w:noProof/>
        </w:rPr>
        <w:fldChar w:fldCharType="end"/>
      </w:r>
      <w:bookmarkEnd w:id="66"/>
      <w:r>
        <w:t xml:space="preserve"> Hansard debate, XML format</w:t>
      </w:r>
      <w:bookmarkEnd w:id="67"/>
    </w:p>
    <w:p w14:paraId="19818FDC" w14:textId="042F7D2D" w:rsidR="00B1174A" w:rsidRDefault="00B1174A" w:rsidP="00540C85"/>
    <w:bookmarkStart w:id="68" w:name="_MON_1596477849"/>
    <w:bookmarkEnd w:id="68"/>
    <w:p w14:paraId="0B76C33E" w14:textId="28267CF3" w:rsidR="00D85C71" w:rsidRDefault="00877906" w:rsidP="00D85C71">
      <w:pPr>
        <w:keepNext/>
      </w:pPr>
      <w:r>
        <w:rPr>
          <w:noProof/>
        </w:rPr>
        <w:object w:dxaOrig="6970" w:dyaOrig="1370" w14:anchorId="7EF080ED">
          <v:shape id="_x0000_i1025" type="#_x0000_t75" alt="" style="width:348.8pt;height:68.8pt;mso-width-percent:0;mso-height-percent:0;mso-width-percent:0;mso-height-percent:0" o:ole="">
            <v:imagedata r:id="rId22" o:title=""/>
          </v:shape>
          <o:OLEObject Type="Embed" ProgID="Word.Document.12" ShapeID="_x0000_i1025" DrawAspect="Content" ObjectID="_1598431890" r:id="rId23">
            <o:FieldCodes>\s</o:FieldCodes>
          </o:OLEObject>
        </w:object>
      </w:r>
    </w:p>
    <w:p w14:paraId="2CE1EB3C" w14:textId="2D567FC1" w:rsidR="00D85C71" w:rsidRDefault="00D85C71" w:rsidP="00D85C71">
      <w:pPr>
        <w:pStyle w:val="Caption"/>
      </w:pPr>
      <w:bookmarkStart w:id="69" w:name="_Ref522735940"/>
      <w:bookmarkStart w:id="70" w:name="_Toc52468878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6</w:t>
      </w:r>
      <w:r w:rsidR="00A571E0">
        <w:rPr>
          <w:noProof/>
        </w:rPr>
        <w:fldChar w:fldCharType="end"/>
      </w:r>
      <w:bookmarkEnd w:id="69"/>
      <w:r>
        <w:t xml:space="preserve"> Hansard debate, processed TXT format</w:t>
      </w:r>
      <w:bookmarkEnd w:id="70"/>
    </w:p>
    <w:p w14:paraId="5B01D146" w14:textId="45BBCA17" w:rsidR="00157E1E"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5044BFCD" w14:textId="77777777" w:rsidR="00157E1E" w:rsidRDefault="00157E1E">
      <w:r>
        <w:br w:type="page"/>
      </w:r>
    </w:p>
    <w:p w14:paraId="2407AE4D" w14:textId="7FBFED22" w:rsidR="002500A2" w:rsidRDefault="002500A2" w:rsidP="002500A2">
      <w:pPr>
        <w:pStyle w:val="Heading1"/>
      </w:pPr>
      <w:bookmarkStart w:id="71" w:name="_Toc524688850"/>
      <w:r>
        <w:lastRenderedPageBreak/>
        <w:t xml:space="preserve">Evaluation and </w:t>
      </w:r>
      <w:r w:rsidRPr="00FE6F9D">
        <w:t>Testing</w:t>
      </w:r>
      <w:bookmarkEnd w:id="71"/>
    </w:p>
    <w:p w14:paraId="49D0A4A6" w14:textId="77777777" w:rsidR="002500A2" w:rsidRPr="00590453" w:rsidRDefault="002500A2" w:rsidP="002500A2"/>
    <w:p w14:paraId="64494454" w14:textId="77777777" w:rsidR="002500A2" w:rsidRDefault="002500A2" w:rsidP="002500A2">
      <w:pPr>
        <w:pStyle w:val="Heading2"/>
      </w:pPr>
      <w:bookmarkStart w:id="72" w:name="_Ref522793481"/>
      <w:bookmarkStart w:id="73" w:name="_Toc524688851"/>
      <w:r>
        <w:t>Model evaluation</w:t>
      </w:r>
      <w:bookmarkEnd w:id="72"/>
      <w:bookmarkEnd w:id="73"/>
    </w:p>
    <w:p w14:paraId="69CF240D" w14:textId="77777777" w:rsidR="002500A2" w:rsidRDefault="002500A2" w:rsidP="002500A2"/>
    <w:p w14:paraId="4AA7093F" w14:textId="01931C47"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2C6533">
        <w:t>5.7</w:t>
      </w:r>
      <w:r>
        <w:fldChar w:fldCharType="end"/>
      </w:r>
      <w:r>
        <w:t>.</w:t>
      </w:r>
    </w:p>
    <w:p w14:paraId="051A9FC4" w14:textId="77777777" w:rsidR="002500A2" w:rsidRDefault="002500A2" w:rsidP="002500A2"/>
    <w:p w14:paraId="3379F719" w14:textId="4AFE4770"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2C6533">
        <w:t xml:space="preserve">Table </w:t>
      </w:r>
      <w:r w:rsidR="002C6533">
        <w:rPr>
          <w:noProof/>
        </w:rPr>
        <w:t>6</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2C6533">
        <w:t xml:space="preserve">Table </w:t>
      </w:r>
      <w:r w:rsidR="002C6533">
        <w:rPr>
          <w:noProof/>
        </w:rPr>
        <w:t>7</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2C6533">
        <w:t>7.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2C6533">
        <w:t xml:space="preserve">Table </w:t>
      </w:r>
      <w:r w:rsidR="002C6533">
        <w:rPr>
          <w:noProof/>
        </w:rPr>
        <w:t>8</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2E0FCF79" w:rsidR="002500A2" w:rsidRDefault="002500A2" w:rsidP="002500A2">
      <w:pPr>
        <w:pStyle w:val="Caption"/>
        <w:keepNext/>
      </w:pPr>
      <w:bookmarkStart w:id="74" w:name="_Ref522298476"/>
      <w:bookmarkStart w:id="75" w:name="_Toc524688813"/>
      <w:r>
        <w:t xml:space="preserve">Table </w:t>
      </w:r>
      <w:r>
        <w:rPr>
          <w:noProof/>
        </w:rPr>
        <w:fldChar w:fldCharType="begin"/>
      </w:r>
      <w:r>
        <w:rPr>
          <w:noProof/>
        </w:rPr>
        <w:instrText xml:space="preserve"> SEQ Table \* ARABIC </w:instrText>
      </w:r>
      <w:r>
        <w:rPr>
          <w:noProof/>
        </w:rPr>
        <w:fldChar w:fldCharType="separate"/>
      </w:r>
      <w:r w:rsidR="002C6533">
        <w:rPr>
          <w:noProof/>
        </w:rPr>
        <w:t>6</w:t>
      </w:r>
      <w:r>
        <w:rPr>
          <w:noProof/>
        </w:rPr>
        <w:fldChar w:fldCharType="end"/>
      </w:r>
      <w:bookmarkEnd w:id="74"/>
      <w:r>
        <w:t xml:space="preserve"> Model datasets used</w:t>
      </w:r>
      <w:bookmarkEnd w:id="75"/>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72578AD0" w:rsidR="00F97924" w:rsidRDefault="00F97924" w:rsidP="000D28FF">
            <w:r>
              <w:t xml:space="preserve">This dataset was not trained on – see section </w:t>
            </w:r>
            <w:r>
              <w:fldChar w:fldCharType="begin"/>
            </w:r>
            <w:r>
              <w:instrText xml:space="preserve"> REF _Ref522276945 \r \h </w:instrText>
            </w:r>
            <w:r>
              <w:fldChar w:fldCharType="separate"/>
            </w:r>
            <w:r w:rsidR="002C6533">
              <w:t>7.1.5</w:t>
            </w:r>
            <w:r>
              <w:fldChar w:fldCharType="end"/>
            </w:r>
            <w:r>
              <w:t>.</w:t>
            </w:r>
          </w:p>
        </w:tc>
      </w:tr>
    </w:tbl>
    <w:p w14:paraId="62B036BF" w14:textId="7CF283A7" w:rsidR="002500A2" w:rsidRDefault="002500A2" w:rsidP="002500A2"/>
    <w:p w14:paraId="71509DB2" w14:textId="4293ED76" w:rsidR="002B79DB" w:rsidRDefault="002B79DB" w:rsidP="002B79DB">
      <w:pPr>
        <w:pStyle w:val="Caption"/>
        <w:keepNext/>
      </w:pPr>
      <w:bookmarkStart w:id="76" w:name="_Ref522790826"/>
      <w:bookmarkStart w:id="77" w:name="_Toc524688814"/>
      <w:r>
        <w:t xml:space="preserve">Table </w:t>
      </w:r>
      <w:r>
        <w:rPr>
          <w:noProof/>
        </w:rPr>
        <w:fldChar w:fldCharType="begin"/>
      </w:r>
      <w:r>
        <w:rPr>
          <w:noProof/>
        </w:rPr>
        <w:instrText xml:space="preserve"> SEQ Table \* ARABIC </w:instrText>
      </w:r>
      <w:r>
        <w:rPr>
          <w:noProof/>
        </w:rPr>
        <w:fldChar w:fldCharType="separate"/>
      </w:r>
      <w:r w:rsidR="002C6533">
        <w:rPr>
          <w:noProof/>
        </w:rPr>
        <w:t>7</w:t>
      </w:r>
      <w:r>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EDB353A" w:rsidR="002B79DB" w:rsidRDefault="002B79DB" w:rsidP="002B79DB">
      <w:pPr>
        <w:pStyle w:val="Caption"/>
        <w:keepNext/>
      </w:pPr>
      <w:bookmarkStart w:id="78" w:name="_Ref522791343"/>
      <w:bookmarkStart w:id="79" w:name="_Toc524688815"/>
      <w:r>
        <w:lastRenderedPageBreak/>
        <w:t xml:space="preserve">Table </w:t>
      </w:r>
      <w:r>
        <w:rPr>
          <w:noProof/>
        </w:rPr>
        <w:fldChar w:fldCharType="begin"/>
      </w:r>
      <w:r>
        <w:rPr>
          <w:noProof/>
        </w:rPr>
        <w:instrText xml:space="preserve"> SEQ Table \* ARABIC </w:instrText>
      </w:r>
      <w:r>
        <w:rPr>
          <w:noProof/>
        </w:rPr>
        <w:fldChar w:fldCharType="separate"/>
      </w:r>
      <w:r w:rsidR="002C6533">
        <w:rPr>
          <w:noProof/>
        </w:rPr>
        <w:t>8</w:t>
      </w:r>
      <w:r>
        <w:rPr>
          <w:noProof/>
        </w:rPr>
        <w:fldChar w:fldCharType="end"/>
      </w:r>
      <w:bookmarkEnd w:id="78"/>
      <w:r>
        <w:t xml:space="preserve"> Evaluation</w:t>
      </w:r>
      <w:r w:rsidR="00E76742">
        <w:t>s</w:t>
      </w:r>
      <w:r>
        <w:t xml:space="preserve"> of </w:t>
      </w:r>
      <w:r w:rsidR="00E76742">
        <w:t>trained models</w:t>
      </w:r>
      <w:bookmarkEnd w:id="79"/>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0" w:name="_Ref522793673"/>
      <w:bookmarkStart w:id="81" w:name="_Ref523394856"/>
      <w:bookmarkStart w:id="82" w:name="_Toc524688852"/>
      <w:r>
        <w:t>Baseline results</w:t>
      </w:r>
      <w:bookmarkEnd w:id="80"/>
      <w:bookmarkEnd w:id="81"/>
      <w:bookmarkEnd w:id="82"/>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033629DC"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2C6533">
        <w:t xml:space="preserve">Table </w:t>
      </w:r>
      <w:r w:rsidR="002C6533">
        <w:rPr>
          <w:noProof/>
        </w:rPr>
        <w:t>7</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3" w:name="_Toc524688853"/>
      <w:r>
        <w:t>The ‘mini’ dataset</w:t>
      </w:r>
      <w:bookmarkEnd w:id="83"/>
    </w:p>
    <w:p w14:paraId="1870D383" w14:textId="77777777" w:rsidR="002500A2" w:rsidRDefault="002500A2" w:rsidP="002500A2"/>
    <w:p w14:paraId="3B6EFA91" w14:textId="597EDAA2"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2C6533">
        <w:t>7.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7055A682"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w:t>
      </w:r>
      <w:r>
        <w:lastRenderedPageBreak/>
        <w:t>returned NULL labels</w:t>
      </w:r>
      <w:r w:rsidR="006455C1">
        <w:t xml:space="preserve"> for every character;</w:t>
      </w:r>
      <w:r>
        <w:t xml:space="preserve"> see </w:t>
      </w:r>
      <w:r>
        <w:fldChar w:fldCharType="begin"/>
      </w:r>
      <w:r>
        <w:instrText xml:space="preserve"> REF _Ref522791343 \h </w:instrText>
      </w:r>
      <w:r>
        <w:fldChar w:fldCharType="separate"/>
      </w:r>
      <w:r w:rsidR="002C6533">
        <w:t xml:space="preserve">Table </w:t>
      </w:r>
      <w:r w:rsidR="002C6533">
        <w:rPr>
          <w:noProof/>
        </w:rPr>
        <w:t>8</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4">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A44B1E9" w:rsidR="002500A2" w:rsidRDefault="002500A2" w:rsidP="002500A2">
      <w:pPr>
        <w:pStyle w:val="Caption"/>
      </w:pPr>
      <w:bookmarkStart w:id="84" w:name="_Toc524688790"/>
      <w:r>
        <w:t xml:space="preserve">Figure </w:t>
      </w:r>
      <w:r>
        <w:rPr>
          <w:noProof/>
        </w:rPr>
        <w:fldChar w:fldCharType="begin"/>
      </w:r>
      <w:r>
        <w:rPr>
          <w:noProof/>
        </w:rPr>
        <w:instrText xml:space="preserve"> SEQ Figure \* ARABIC </w:instrText>
      </w:r>
      <w:r>
        <w:rPr>
          <w:noProof/>
        </w:rPr>
        <w:fldChar w:fldCharType="separate"/>
      </w:r>
      <w:r w:rsidR="002C6533">
        <w:rPr>
          <w:noProof/>
        </w:rPr>
        <w:t>7</w:t>
      </w:r>
      <w:r>
        <w:rPr>
          <w:noProof/>
        </w:rPr>
        <w:fldChar w:fldCharType="end"/>
      </w:r>
      <w:r>
        <w:t xml:space="preserve"> Mini dataset accuracy</w:t>
      </w:r>
      <w:bookmarkEnd w:id="84"/>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5">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8BAACD3" w:rsidR="002500A2" w:rsidRDefault="002500A2" w:rsidP="002500A2">
      <w:pPr>
        <w:pStyle w:val="Caption"/>
      </w:pPr>
      <w:bookmarkStart w:id="85" w:name="_Toc524688791"/>
      <w:r>
        <w:t xml:space="preserve">Figure </w:t>
      </w:r>
      <w:r>
        <w:rPr>
          <w:noProof/>
        </w:rPr>
        <w:fldChar w:fldCharType="begin"/>
      </w:r>
      <w:r>
        <w:rPr>
          <w:noProof/>
        </w:rPr>
        <w:instrText xml:space="preserve"> SEQ Figure \* ARABIC </w:instrText>
      </w:r>
      <w:r>
        <w:rPr>
          <w:noProof/>
        </w:rPr>
        <w:fldChar w:fldCharType="separate"/>
      </w:r>
      <w:r w:rsidR="002C6533">
        <w:rPr>
          <w:noProof/>
        </w:rPr>
        <w:t>8</w:t>
      </w:r>
      <w:r>
        <w:rPr>
          <w:noProof/>
        </w:rPr>
        <w:fldChar w:fldCharType="end"/>
      </w:r>
      <w:r>
        <w:t xml:space="preserve"> Mini dataset loss</w:t>
      </w:r>
      <w:bookmarkEnd w:id="85"/>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6">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366F3CCB" w:rsidR="002500A2" w:rsidRDefault="002500A2" w:rsidP="002500A2">
      <w:pPr>
        <w:pStyle w:val="Caption"/>
      </w:pPr>
      <w:bookmarkStart w:id="86" w:name="_Toc524688792"/>
      <w:r>
        <w:t xml:space="preserve">Figure </w:t>
      </w:r>
      <w:r>
        <w:rPr>
          <w:noProof/>
        </w:rPr>
        <w:fldChar w:fldCharType="begin"/>
      </w:r>
      <w:r>
        <w:rPr>
          <w:noProof/>
        </w:rPr>
        <w:instrText xml:space="preserve"> SEQ Figure \* ARABIC </w:instrText>
      </w:r>
      <w:r>
        <w:rPr>
          <w:noProof/>
        </w:rPr>
        <w:fldChar w:fldCharType="separate"/>
      </w:r>
      <w:r w:rsidR="002C6533">
        <w:rPr>
          <w:noProof/>
        </w:rPr>
        <w:t>9</w:t>
      </w:r>
      <w:r>
        <w:rPr>
          <w:noProof/>
        </w:rPr>
        <w:fldChar w:fldCharType="end"/>
      </w:r>
      <w:r>
        <w:t xml:space="preserve"> Mini dataset </w:t>
      </w:r>
      <w:r w:rsidR="0017547C">
        <w:t>non-null</w:t>
      </w:r>
      <w:r>
        <w:t xml:space="preserve"> label accuracy</w:t>
      </w:r>
      <w:bookmarkEnd w:id="86"/>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7" w:name="_Ref521576975"/>
      <w:bookmarkStart w:id="88" w:name="_Toc524688854"/>
      <w:r>
        <w:t>The ‘toy’ dataset</w:t>
      </w:r>
      <w:bookmarkEnd w:id="87"/>
      <w:r>
        <w:t>, version 1</w:t>
      </w:r>
      <w:bookmarkEnd w:id="88"/>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7">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62142AA" w:rsidR="002500A2" w:rsidRDefault="002500A2" w:rsidP="002500A2">
      <w:pPr>
        <w:pStyle w:val="Caption"/>
      </w:pPr>
      <w:bookmarkStart w:id="89" w:name="_Ref522354845"/>
      <w:bookmarkStart w:id="90" w:name="_Toc524688793"/>
      <w:r>
        <w:t xml:space="preserve">Figure </w:t>
      </w:r>
      <w:r>
        <w:rPr>
          <w:noProof/>
        </w:rPr>
        <w:fldChar w:fldCharType="begin"/>
      </w:r>
      <w:r>
        <w:rPr>
          <w:noProof/>
        </w:rPr>
        <w:instrText xml:space="preserve"> SEQ Figure \* ARABIC </w:instrText>
      </w:r>
      <w:r>
        <w:rPr>
          <w:noProof/>
        </w:rPr>
        <w:fldChar w:fldCharType="separate"/>
      </w:r>
      <w:r w:rsidR="002C6533">
        <w:rPr>
          <w:noProof/>
        </w:rPr>
        <w:t>10</w:t>
      </w:r>
      <w:r>
        <w:rPr>
          <w:noProof/>
        </w:rPr>
        <w:fldChar w:fldCharType="end"/>
      </w:r>
      <w:bookmarkEnd w:id="89"/>
      <w:r>
        <w:t xml:space="preserve"> Toy dataset NaN validation accuracy</w:t>
      </w:r>
      <w:bookmarkEnd w:id="90"/>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8">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08C91E3F" w:rsidR="002500A2" w:rsidRDefault="002500A2" w:rsidP="002500A2">
      <w:pPr>
        <w:pStyle w:val="Caption"/>
      </w:pPr>
      <w:bookmarkStart w:id="91" w:name="_Ref522354846"/>
      <w:bookmarkStart w:id="92" w:name="_Toc524688794"/>
      <w:r>
        <w:t xml:space="preserve">Figure </w:t>
      </w:r>
      <w:r>
        <w:rPr>
          <w:noProof/>
        </w:rPr>
        <w:fldChar w:fldCharType="begin"/>
      </w:r>
      <w:r>
        <w:rPr>
          <w:noProof/>
        </w:rPr>
        <w:instrText xml:space="preserve"> SEQ Figure \* ARABIC </w:instrText>
      </w:r>
      <w:r>
        <w:rPr>
          <w:noProof/>
        </w:rPr>
        <w:fldChar w:fldCharType="separate"/>
      </w:r>
      <w:r w:rsidR="002C6533">
        <w:rPr>
          <w:noProof/>
        </w:rPr>
        <w:t>11</w:t>
      </w:r>
      <w:r>
        <w:rPr>
          <w:noProof/>
        </w:rPr>
        <w:fldChar w:fldCharType="end"/>
      </w:r>
      <w:bookmarkEnd w:id="91"/>
      <w:r>
        <w:t xml:space="preserve"> Toy dataset NaN validation loss</w:t>
      </w:r>
      <w:bookmarkEnd w:id="92"/>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0B545292" w:rsidR="002500A2" w:rsidRDefault="002500A2" w:rsidP="002500A2">
      <w:pPr>
        <w:pStyle w:val="Caption"/>
        <w:rPr>
          <w:color w:val="000000" w:themeColor="text1"/>
        </w:rPr>
      </w:pPr>
      <w:bookmarkStart w:id="93" w:name="_Ref522354847"/>
      <w:bookmarkStart w:id="94" w:name="_Toc524688795"/>
      <w:r>
        <w:t xml:space="preserve">Figure </w:t>
      </w:r>
      <w:r>
        <w:rPr>
          <w:noProof/>
        </w:rPr>
        <w:fldChar w:fldCharType="begin"/>
      </w:r>
      <w:r>
        <w:rPr>
          <w:noProof/>
        </w:rPr>
        <w:instrText xml:space="preserve"> SEQ Figure \* ARABIC </w:instrText>
      </w:r>
      <w:r>
        <w:rPr>
          <w:noProof/>
        </w:rPr>
        <w:fldChar w:fldCharType="separate"/>
      </w:r>
      <w:r w:rsidR="002C6533">
        <w:rPr>
          <w:noProof/>
        </w:rPr>
        <w:t>12</w:t>
      </w:r>
      <w:r>
        <w:rPr>
          <w:noProof/>
        </w:rPr>
        <w:fldChar w:fldCharType="end"/>
      </w:r>
      <w:bookmarkEnd w:id="93"/>
      <w:r>
        <w:t xml:space="preserve"> Toy Dataset NaN Validation Non-Null Label Accuracy</w:t>
      </w:r>
      <w:bookmarkEnd w:id="94"/>
    </w:p>
    <w:p w14:paraId="63A9152C" w14:textId="5F551C23" w:rsidR="002500A2" w:rsidRDefault="002500A2" w:rsidP="002500A2">
      <w:pPr>
        <w:rPr>
          <w:color w:val="000000" w:themeColor="text1"/>
        </w:rPr>
      </w:pPr>
      <w:r>
        <w:rPr>
          <w:color w:val="000000" w:themeColor="text1"/>
        </w:rPr>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2C6533">
        <w:t xml:space="preserve">Figure </w:t>
      </w:r>
      <w:r w:rsidR="002C6533">
        <w:rPr>
          <w:noProof/>
        </w:rPr>
        <w:t>10</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2C6533">
        <w:t xml:space="preserve">Figure </w:t>
      </w:r>
      <w:r w:rsidR="002C6533">
        <w:rPr>
          <w:noProof/>
        </w:rPr>
        <w:t>11</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2C6533">
        <w:t xml:space="preserve">Figure </w:t>
      </w:r>
      <w:r w:rsidR="002C6533">
        <w:rPr>
          <w:noProof/>
        </w:rPr>
        <w:t>12</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28A148E"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2C6533">
        <w:t xml:space="preserve">Table </w:t>
      </w:r>
      <w:r w:rsidR="002C6533">
        <w:rPr>
          <w:noProof/>
        </w:rPr>
        <w:t>8</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5" w:name="_Toc524688855"/>
      <w:r>
        <w:t>The ‘toy’ dataset, version</w:t>
      </w:r>
      <w:r w:rsidR="008760A4">
        <w:t>s</w:t>
      </w:r>
      <w:r>
        <w:t xml:space="preserve"> 2</w:t>
      </w:r>
      <w:r w:rsidR="008760A4">
        <w:t xml:space="preserve"> and 3</w:t>
      </w:r>
      <w:bookmarkEnd w:id="95"/>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53B15E65"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2C6533">
        <w:t xml:space="preserve">Figure </w:t>
      </w:r>
      <w:r w:rsidR="002C6533">
        <w:rPr>
          <w:noProof/>
        </w:rPr>
        <w:t>13</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2C6533">
        <w:t xml:space="preserve">Figure </w:t>
      </w:r>
      <w:r w:rsidR="002C6533">
        <w:rPr>
          <w:noProof/>
        </w:rPr>
        <w:t>14</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2C6533">
        <w:t xml:space="preserve">Figure </w:t>
      </w:r>
      <w:r w:rsidR="002C6533">
        <w:rPr>
          <w:noProof/>
        </w:rPr>
        <w:t>15</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0">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1F49C254" w:rsidR="002500A2" w:rsidRDefault="002500A2" w:rsidP="002500A2">
      <w:pPr>
        <w:pStyle w:val="Caption"/>
      </w:pPr>
      <w:bookmarkStart w:id="96" w:name="_Ref522705180"/>
      <w:bookmarkStart w:id="97" w:name="_Toc524688796"/>
      <w:r>
        <w:t xml:space="preserve">Figure </w:t>
      </w:r>
      <w:r>
        <w:rPr>
          <w:noProof/>
        </w:rPr>
        <w:fldChar w:fldCharType="begin"/>
      </w:r>
      <w:r>
        <w:rPr>
          <w:noProof/>
        </w:rPr>
        <w:instrText xml:space="preserve"> SEQ Figure \* ARABIC </w:instrText>
      </w:r>
      <w:r>
        <w:rPr>
          <w:noProof/>
        </w:rPr>
        <w:fldChar w:fldCharType="separate"/>
      </w:r>
      <w:r w:rsidR="002C6533">
        <w:rPr>
          <w:noProof/>
        </w:rPr>
        <w:t>13</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1">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045C6549" w:rsidR="002500A2" w:rsidRDefault="002500A2" w:rsidP="002500A2">
      <w:pPr>
        <w:pStyle w:val="Caption"/>
      </w:pPr>
      <w:bookmarkStart w:id="98" w:name="_Ref522705181"/>
      <w:bookmarkStart w:id="99" w:name="_Toc524688797"/>
      <w:r>
        <w:t xml:space="preserve">Figure </w:t>
      </w:r>
      <w:r>
        <w:rPr>
          <w:noProof/>
        </w:rPr>
        <w:fldChar w:fldCharType="begin"/>
      </w:r>
      <w:r>
        <w:rPr>
          <w:noProof/>
        </w:rPr>
        <w:instrText xml:space="preserve"> SEQ Figure \* ARABIC </w:instrText>
      </w:r>
      <w:r>
        <w:rPr>
          <w:noProof/>
        </w:rPr>
        <w:fldChar w:fldCharType="separate"/>
      </w:r>
      <w:r w:rsidR="002C6533">
        <w:rPr>
          <w:noProof/>
        </w:rPr>
        <w:t>14</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71B380" w:rsidR="002500A2" w:rsidRPr="00A34810" w:rsidRDefault="002500A2" w:rsidP="002500A2">
      <w:pPr>
        <w:pStyle w:val="Caption"/>
        <w:rPr>
          <w:color w:val="000000" w:themeColor="text1"/>
        </w:rPr>
      </w:pPr>
      <w:bookmarkStart w:id="100" w:name="_Ref522705182"/>
      <w:bookmarkStart w:id="101" w:name="_Toc524688798"/>
      <w:r>
        <w:t xml:space="preserve">Figure </w:t>
      </w:r>
      <w:r>
        <w:rPr>
          <w:noProof/>
        </w:rPr>
        <w:fldChar w:fldCharType="begin"/>
      </w:r>
      <w:r>
        <w:rPr>
          <w:noProof/>
        </w:rPr>
        <w:instrText xml:space="preserve"> SEQ Figure \* ARABIC </w:instrText>
      </w:r>
      <w:r>
        <w:rPr>
          <w:noProof/>
        </w:rPr>
        <w:fldChar w:fldCharType="separate"/>
      </w:r>
      <w:r w:rsidR="002C6533">
        <w:rPr>
          <w:noProof/>
        </w:rPr>
        <w:t>15</w:t>
      </w:r>
      <w:r>
        <w:rPr>
          <w:noProof/>
        </w:rPr>
        <w:fldChar w:fldCharType="end"/>
      </w:r>
      <w:bookmarkEnd w:id="100"/>
      <w:r>
        <w:t xml:space="preserve"> ToyV2 dataset non-null label accuracy</w:t>
      </w:r>
      <w:bookmarkEnd w:id="101"/>
    </w:p>
    <w:p w14:paraId="4916C0F1" w14:textId="77777777" w:rsidR="002500A2" w:rsidRDefault="002500A2" w:rsidP="002500A2"/>
    <w:p w14:paraId="612C7501" w14:textId="16110CF9"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2C6533">
        <w:t xml:space="preserve">Table </w:t>
      </w:r>
      <w:r w:rsidR="002C6533">
        <w:rPr>
          <w:noProof/>
        </w:rPr>
        <w:t>8</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4E14165C"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2C6533">
        <w:t xml:space="preserve">Table </w:t>
      </w:r>
      <w:r w:rsidR="002C6533">
        <w:rPr>
          <w:noProof/>
        </w:rPr>
        <w:t>8</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2C6533">
        <w:t xml:space="preserve">Figure </w:t>
      </w:r>
      <w:r w:rsidR="002C6533">
        <w:rPr>
          <w:noProof/>
        </w:rPr>
        <w:t>16</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2C6533">
        <w:t xml:space="preserve">Figure </w:t>
      </w:r>
      <w:r w:rsidR="002C6533">
        <w:rPr>
          <w:noProof/>
        </w:rPr>
        <w:t>17</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2C6533">
        <w:t xml:space="preserve">Figure </w:t>
      </w:r>
      <w:r w:rsidR="002C6533">
        <w:rPr>
          <w:noProof/>
        </w:rPr>
        <w:t>18</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2C6533">
        <w:t>8</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3">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377F863D" w:rsidR="00926F99" w:rsidRDefault="00926F99" w:rsidP="00926F99">
      <w:pPr>
        <w:pStyle w:val="Caption"/>
      </w:pPr>
      <w:bookmarkStart w:id="102" w:name="_Ref523154452"/>
      <w:bookmarkStart w:id="103" w:name="_Toc524688799"/>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6</w:t>
      </w:r>
      <w:r w:rsidR="00116B3C">
        <w:rPr>
          <w:noProof/>
        </w:rPr>
        <w:fldChar w:fldCharType="end"/>
      </w:r>
      <w:bookmarkEnd w:id="102"/>
      <w:r>
        <w:t xml:space="preserve"> ToyV3 dataset accuracy</w:t>
      </w:r>
      <w:bookmarkEnd w:id="103"/>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4">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B7B6AB9" w:rsidR="008760A4" w:rsidRDefault="00926F99" w:rsidP="00926F99">
      <w:pPr>
        <w:pStyle w:val="Caption"/>
      </w:pPr>
      <w:bookmarkStart w:id="104" w:name="_Ref523154453"/>
      <w:bookmarkStart w:id="105" w:name="_Toc524688800"/>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7</w:t>
      </w:r>
      <w:r w:rsidR="00116B3C">
        <w:rPr>
          <w:noProof/>
        </w:rPr>
        <w:fldChar w:fldCharType="end"/>
      </w:r>
      <w:bookmarkEnd w:id="104"/>
      <w:r>
        <w:t xml:space="preserve"> ToyV3 dataset loss</w:t>
      </w:r>
      <w:bookmarkEnd w:id="105"/>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101752B2" w:rsidR="002500A2" w:rsidRDefault="00926F99" w:rsidP="00926F99">
      <w:pPr>
        <w:pStyle w:val="Caption"/>
      </w:pPr>
      <w:bookmarkStart w:id="106" w:name="_Ref523154455"/>
      <w:bookmarkStart w:id="107" w:name="_Toc524688801"/>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8</w:t>
      </w:r>
      <w:r w:rsidR="00116B3C">
        <w:rPr>
          <w:noProof/>
        </w:rPr>
        <w:fldChar w:fldCharType="end"/>
      </w:r>
      <w:bookmarkEnd w:id="106"/>
      <w:r>
        <w:t xml:space="preserve"> ToyV3 dataset non-null label accuracy</w:t>
      </w:r>
      <w:bookmarkEnd w:id="107"/>
    </w:p>
    <w:p w14:paraId="6E78FE5B" w14:textId="77777777" w:rsidR="002500A2" w:rsidRDefault="002500A2" w:rsidP="002500A2">
      <w:pPr>
        <w:pStyle w:val="Heading3"/>
      </w:pPr>
      <w:bookmarkStart w:id="108" w:name="_Ref522276945"/>
      <w:bookmarkStart w:id="109" w:name="_Toc524688856"/>
      <w:r>
        <w:t>The full dataset</w:t>
      </w:r>
      <w:bookmarkEnd w:id="108"/>
      <w:bookmarkEnd w:id="109"/>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54108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2C6533">
        <w:t>7.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2C6533">
        <w:t xml:space="preserve">Table </w:t>
      </w:r>
      <w:r w:rsidR="002C6533">
        <w:rPr>
          <w:noProof/>
        </w:rPr>
        <w:t>6</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1C34CF0C"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2C6533">
        <w:t xml:space="preserve">Code Snippet </w:t>
      </w:r>
      <w:r w:rsidR="002C6533">
        <w:rPr>
          <w:noProof/>
        </w:rPr>
        <w:t>6</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1147151D" w:rsidR="005A4174" w:rsidRDefault="005B544A" w:rsidP="002500A2">
      <w:r>
        <w:rPr>
          <w:noProof/>
        </w:rPr>
        <w:lastRenderedPageBreak/>
        <mc:AlternateContent>
          <mc:Choice Requires="wps">
            <w:drawing>
              <wp:inline distT="0" distB="0" distL="0" distR="0" wp14:anchorId="6F01C0DD" wp14:editId="29AC88B3">
                <wp:extent cx="5972783" cy="5181600"/>
                <wp:effectExtent l="0" t="0" r="9525" b="12700"/>
                <wp:docPr id="76" name="Text Box 76"/>
                <wp:cNvGraphicFramePr/>
                <a:graphic xmlns:a="http://schemas.openxmlformats.org/drawingml/2006/main">
                  <a:graphicData uri="http://schemas.microsoft.com/office/word/2010/wordprocessingShape">
                    <wps:wsp>
                      <wps:cNvSpPr txBox="1"/>
                      <wps:spPr>
                        <a:xfrm>
                          <a:off x="0" y="0"/>
                          <a:ext cx="5972783" cy="5181600"/>
                        </a:xfrm>
                        <a:prstGeom prst="rect">
                          <a:avLst/>
                        </a:prstGeom>
                        <a:solidFill>
                          <a:schemeClr val="lt1"/>
                        </a:solidFill>
                        <a:ln w="6350">
                          <a:solidFill>
                            <a:prstClr val="black"/>
                          </a:solidFill>
                        </a:ln>
                      </wps:spPr>
                      <wps:txbx>
                        <w:txbxContent>
                          <w:p w14:paraId="1B771C84" w14:textId="77777777" w:rsidR="000E4493" w:rsidRDefault="000E4493" w:rsidP="005B544A">
                            <w:r>
                              <w:t>x_generator = get_chunked_hansard_texts(dataset_name)</w:t>
                            </w:r>
                          </w:p>
                          <w:p w14:paraId="438DBD4F" w14:textId="77777777" w:rsidR="000E4493" w:rsidRDefault="000E4493" w:rsidP="005B544A">
                            <w:r>
                              <w:t>y_generator = get_chunked_hansard_interpolations(dataset_name)</w:t>
                            </w:r>
                          </w:p>
                          <w:p w14:paraId="2FA452DF" w14:textId="77777777" w:rsidR="000E4493" w:rsidRDefault="000E4493" w:rsidP="005B544A"/>
                          <w:p w14:paraId="4E0C0050" w14:textId="77777777" w:rsidR="000E4493" w:rsidRDefault="000E4493" w:rsidP="005B544A">
                            <w:r>
                              <w:t>for batch_idx in (batch_position, total_sentences, batch_length):</w:t>
                            </w:r>
                          </w:p>
                          <w:p w14:paraId="3D74EBF5" w14:textId="77777777" w:rsidR="000E4493" w:rsidRDefault="000E4493" w:rsidP="005B544A">
                            <w:r>
                              <w:t xml:space="preserve">    print("Generating new batch for keras, on sentence {} of {}"</w:t>
                            </w:r>
                          </w:p>
                          <w:p w14:paraId="498CE940" w14:textId="77777777" w:rsidR="000E4493" w:rsidRDefault="000E4493" w:rsidP="005B544A">
                            <w:r>
                              <w:t xml:space="preserve">          .format(batch_position, total_sentences))</w:t>
                            </w:r>
                          </w:p>
                          <w:p w14:paraId="3DDD0E86" w14:textId="77777777" w:rsidR="000E4493" w:rsidRDefault="000E4493" w:rsidP="005B544A">
                            <w:r>
                              <w:t xml:space="preserve">    x_list = []</w:t>
                            </w:r>
                          </w:p>
                          <w:p w14:paraId="6482EF16" w14:textId="77777777" w:rsidR="000E4493" w:rsidRDefault="000E4493" w:rsidP="005B544A">
                            <w:r>
                              <w:t xml:space="preserve">    y_list = []</w:t>
                            </w:r>
                          </w:p>
                          <w:p w14:paraId="0E1B18FB" w14:textId="77777777" w:rsidR="000E4493" w:rsidRDefault="000E4493" w:rsidP="005B544A"/>
                          <w:p w14:paraId="4099FD92" w14:textId="77777777" w:rsidR="000E4493" w:rsidRDefault="000E4493" w:rsidP="005B544A">
                            <w:r>
                              <w:t xml:space="preserve">    batch_end = min(batch_idx + batch_length, total_sentences)</w:t>
                            </w:r>
                          </w:p>
                          <w:p w14:paraId="6EA1A034" w14:textId="77777777" w:rsidR="000E4493" w:rsidRDefault="000E4493" w:rsidP="005B544A">
                            <w:r>
                              <w:t xml:space="preserve">    for idx in range(batch_idx, batch_end):</w:t>
                            </w:r>
                          </w:p>
                          <w:p w14:paraId="498BE6BF" w14:textId="77777777" w:rsidR="000E4493" w:rsidRDefault="000E4493" w:rsidP="005B544A">
                            <w:r>
                              <w:t xml:space="preserve">        if debug:</w:t>
                            </w:r>
                          </w:p>
                          <w:p w14:paraId="172010F8" w14:textId="77777777" w:rsidR="000E4493" w:rsidRDefault="000E4493" w:rsidP="005B544A">
                            <w:r>
                              <w:t xml:space="preserve">            print("Generating sequence {} of {}, the end of this batch"</w:t>
                            </w:r>
                          </w:p>
                          <w:p w14:paraId="4437BCEE" w14:textId="77777777" w:rsidR="000E4493" w:rsidRDefault="000E4493" w:rsidP="005B544A">
                            <w:r>
                              <w:t xml:space="preserve">                  .format(idx, batch_end - 1))</w:t>
                            </w:r>
                          </w:p>
                          <w:p w14:paraId="2957D133" w14:textId="77777777" w:rsidR="000E4493" w:rsidRDefault="000E4493" w:rsidP="005B544A">
                            <w:r>
                              <w:t xml:space="preserve">        x_raw = next(x_generator)</w:t>
                            </w:r>
                          </w:p>
                          <w:p w14:paraId="29016A18" w14:textId="77777777" w:rsidR="000E4493" w:rsidRDefault="000E4493" w:rsidP="005B544A">
                            <w:r>
                              <w:t xml:space="preserve">        x_processed = numerify.numerify_text(x_raw, alphabet, sentence_maxlen)</w:t>
                            </w:r>
                          </w:p>
                          <w:p w14:paraId="364FE905" w14:textId="77777777" w:rsidR="000E4493" w:rsidRDefault="000E4493" w:rsidP="005B544A">
                            <w:r>
                              <w:t xml:space="preserve">        x_list.append(x_processed)</w:t>
                            </w:r>
                          </w:p>
                          <w:p w14:paraId="32AB378A" w14:textId="77777777" w:rsidR="000E4493" w:rsidRDefault="000E4493" w:rsidP="005B544A">
                            <w:r>
                              <w:t xml:space="preserve">        y_raw = next(y_generator)</w:t>
                            </w:r>
                          </w:p>
                          <w:p w14:paraId="6D7E70FD" w14:textId="77777777" w:rsidR="000E4493" w:rsidRDefault="000E4493" w:rsidP="005B544A">
                            <w:r>
                              <w:t xml:space="preserve">        y_processed = [onehot(int(num), onehot_vector_length) for num in y_raw]</w:t>
                            </w:r>
                          </w:p>
                          <w:p w14:paraId="26C17B2B" w14:textId="77777777" w:rsidR="000E4493" w:rsidRDefault="000E4493" w:rsidP="005B544A">
                            <w:r>
                              <w:t xml:space="preserve">        y_list.append(y_processed)</w:t>
                            </w:r>
                          </w:p>
                          <w:p w14:paraId="679EF1C4" w14:textId="77777777" w:rsidR="000E4493" w:rsidRDefault="000E4493" w:rsidP="005B544A"/>
                          <w:p w14:paraId="57ADE18A" w14:textId="77777777" w:rsidR="000E4493" w:rsidRDefault="000E4493" w:rsidP="005B544A">
                            <w:r>
                              <w:t xml:space="preserve">    batch_position = batch_end</w:t>
                            </w:r>
                          </w:p>
                          <w:p w14:paraId="44B25635" w14:textId="77777777" w:rsidR="000E4493" w:rsidRDefault="000E4493" w:rsidP="005B544A">
                            <w:r>
                              <w:t xml:space="preserve">    print("Padding and converting to numpy arrays...")</w:t>
                            </w:r>
                          </w:p>
                          <w:p w14:paraId="08A1F863" w14:textId="77777777" w:rsidR="000E4493" w:rsidRDefault="000E4493" w:rsidP="005B544A">
                            <w:r>
                              <w:t xml:space="preserve">    x_np = pad_sequences(x_list, maxlen=sentence_maxlen)</w:t>
                            </w:r>
                          </w:p>
                          <w:p w14:paraId="48C2AC3B" w14:textId="77777777" w:rsidR="000E4493" w:rsidRDefault="000E4493" w:rsidP="005B544A">
                            <w:r>
                              <w:t xml:space="preserve">    y_np = pad_sequences(y_list, maxlen=sentence_maxlen)</w:t>
                            </w:r>
                          </w:p>
                          <w:p w14:paraId="6F562B19" w14:textId="77777777" w:rsidR="000E4493" w:rsidRDefault="000E4493" w:rsidP="005B544A">
                            <w:r>
                              <w:t xml:space="preserve">    print("Batch generation done up to {}, yielding to Keras model".format(batch_position)</w:t>
                            </w:r>
                          </w:p>
                          <w:p w14:paraId="77DADA42" w14:textId="57C04BDA" w:rsidR="000E4493" w:rsidRDefault="000E4493" w:rsidP="005B544A">
                            <w:r>
                              <w:t xml:space="preserve">    yield(x_np, y_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01C0DD" id="Text Box 76" o:spid="_x0000_s1034" type="#_x0000_t202" style="width:470.3pt;height:4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" fillcolor="white [3201]" strokeweight=".5pt">
                <v:textbox>
                  <w:txbxContent>
                    <w:p w14:paraId="1B771C84" w14:textId="77777777" w:rsidR="000E4493" w:rsidRDefault="000E4493" w:rsidP="005B544A">
                      <w:r>
                        <w:t>x_generator = get_chunked_hansard_texts(dataset_name)</w:t>
                      </w:r>
                    </w:p>
                    <w:p w14:paraId="438DBD4F" w14:textId="77777777" w:rsidR="000E4493" w:rsidRDefault="000E4493" w:rsidP="005B544A">
                      <w:r>
                        <w:t>y_generator = get_chunked_hansard_interpolations(dataset_name)</w:t>
                      </w:r>
                    </w:p>
                    <w:p w14:paraId="2FA452DF" w14:textId="77777777" w:rsidR="000E4493" w:rsidRDefault="000E4493" w:rsidP="005B544A"/>
                    <w:p w14:paraId="4E0C0050" w14:textId="77777777" w:rsidR="000E4493" w:rsidRDefault="000E4493" w:rsidP="005B544A">
                      <w:r>
                        <w:t>for batch_idx in (batch_position, total_sentences, batch_length):</w:t>
                      </w:r>
                    </w:p>
                    <w:p w14:paraId="3D74EBF5" w14:textId="77777777" w:rsidR="000E4493" w:rsidRDefault="000E4493" w:rsidP="005B544A">
                      <w:r>
                        <w:t xml:space="preserve">    print("Generating new batch for keras, on sentence {} of {}"</w:t>
                      </w:r>
                    </w:p>
                    <w:p w14:paraId="498CE940" w14:textId="77777777" w:rsidR="000E4493" w:rsidRDefault="000E4493" w:rsidP="005B544A">
                      <w:r>
                        <w:t xml:space="preserve">          .format(batch_position, total_sentences))</w:t>
                      </w:r>
                    </w:p>
                    <w:p w14:paraId="3DDD0E86" w14:textId="77777777" w:rsidR="000E4493" w:rsidRDefault="000E4493" w:rsidP="005B544A">
                      <w:r>
                        <w:t xml:space="preserve">    x_list = []</w:t>
                      </w:r>
                    </w:p>
                    <w:p w14:paraId="6482EF16" w14:textId="77777777" w:rsidR="000E4493" w:rsidRDefault="000E4493" w:rsidP="005B544A">
                      <w:r>
                        <w:t xml:space="preserve">    y_list = []</w:t>
                      </w:r>
                    </w:p>
                    <w:p w14:paraId="0E1B18FB" w14:textId="77777777" w:rsidR="000E4493" w:rsidRDefault="000E4493" w:rsidP="005B544A"/>
                    <w:p w14:paraId="4099FD92" w14:textId="77777777" w:rsidR="000E4493" w:rsidRDefault="000E4493" w:rsidP="005B544A">
                      <w:r>
                        <w:t xml:space="preserve">    batch_end = min(batch_idx + batch_length, total_sentences)</w:t>
                      </w:r>
                    </w:p>
                    <w:p w14:paraId="6EA1A034" w14:textId="77777777" w:rsidR="000E4493" w:rsidRDefault="000E4493" w:rsidP="005B544A">
                      <w:r>
                        <w:t xml:space="preserve">    for idx in range(batch_idx, batch_end):</w:t>
                      </w:r>
                    </w:p>
                    <w:p w14:paraId="498BE6BF" w14:textId="77777777" w:rsidR="000E4493" w:rsidRDefault="000E4493" w:rsidP="005B544A">
                      <w:r>
                        <w:t xml:space="preserve">        if debug:</w:t>
                      </w:r>
                    </w:p>
                    <w:p w14:paraId="172010F8" w14:textId="77777777" w:rsidR="000E4493" w:rsidRDefault="000E4493" w:rsidP="005B544A">
                      <w:r>
                        <w:t xml:space="preserve">            print("Generating sequence {} of {}, the end of this batch"</w:t>
                      </w:r>
                    </w:p>
                    <w:p w14:paraId="4437BCEE" w14:textId="77777777" w:rsidR="000E4493" w:rsidRDefault="000E4493" w:rsidP="005B544A">
                      <w:r>
                        <w:t xml:space="preserve">                  .format(idx, batch_end - 1))</w:t>
                      </w:r>
                    </w:p>
                    <w:p w14:paraId="2957D133" w14:textId="77777777" w:rsidR="000E4493" w:rsidRDefault="000E4493" w:rsidP="005B544A">
                      <w:r>
                        <w:t xml:space="preserve">        x_raw = next(x_generator)</w:t>
                      </w:r>
                    </w:p>
                    <w:p w14:paraId="29016A18" w14:textId="77777777" w:rsidR="000E4493" w:rsidRDefault="000E4493" w:rsidP="005B544A">
                      <w:r>
                        <w:t xml:space="preserve">        x_processed = numerify.numerify_text(x_raw, alphabet, sentence_maxlen)</w:t>
                      </w:r>
                    </w:p>
                    <w:p w14:paraId="364FE905" w14:textId="77777777" w:rsidR="000E4493" w:rsidRDefault="000E4493" w:rsidP="005B544A">
                      <w:r>
                        <w:t xml:space="preserve">        x_list.append(x_processed)</w:t>
                      </w:r>
                    </w:p>
                    <w:p w14:paraId="32AB378A" w14:textId="77777777" w:rsidR="000E4493" w:rsidRDefault="000E4493" w:rsidP="005B544A">
                      <w:r>
                        <w:t xml:space="preserve">        y_raw = next(y_generator)</w:t>
                      </w:r>
                    </w:p>
                    <w:p w14:paraId="6D7E70FD" w14:textId="77777777" w:rsidR="000E4493" w:rsidRDefault="000E4493" w:rsidP="005B544A">
                      <w:r>
                        <w:t xml:space="preserve">        y_processed = [onehot(int(num), onehot_vector_length) for num in y_raw]</w:t>
                      </w:r>
                    </w:p>
                    <w:p w14:paraId="26C17B2B" w14:textId="77777777" w:rsidR="000E4493" w:rsidRDefault="000E4493" w:rsidP="005B544A">
                      <w:r>
                        <w:t xml:space="preserve">        y_list.append(y_processed)</w:t>
                      </w:r>
                    </w:p>
                    <w:p w14:paraId="679EF1C4" w14:textId="77777777" w:rsidR="000E4493" w:rsidRDefault="000E4493" w:rsidP="005B544A"/>
                    <w:p w14:paraId="57ADE18A" w14:textId="77777777" w:rsidR="000E4493" w:rsidRDefault="000E4493" w:rsidP="005B544A">
                      <w:r>
                        <w:t xml:space="preserve">    batch_position = batch_end</w:t>
                      </w:r>
                    </w:p>
                    <w:p w14:paraId="44B25635" w14:textId="77777777" w:rsidR="000E4493" w:rsidRDefault="000E4493" w:rsidP="005B544A">
                      <w:r>
                        <w:t xml:space="preserve">    print("Padding and converting to numpy arrays...")</w:t>
                      </w:r>
                    </w:p>
                    <w:p w14:paraId="08A1F863" w14:textId="77777777" w:rsidR="000E4493" w:rsidRDefault="000E4493" w:rsidP="005B544A">
                      <w:r>
                        <w:t xml:space="preserve">    x_np = pad_sequences(x_list, maxlen=sentence_maxlen)</w:t>
                      </w:r>
                    </w:p>
                    <w:p w14:paraId="48C2AC3B" w14:textId="77777777" w:rsidR="000E4493" w:rsidRDefault="000E4493" w:rsidP="005B544A">
                      <w:r>
                        <w:t xml:space="preserve">    y_np = pad_sequences(y_list, maxlen=sentence_maxlen)</w:t>
                      </w:r>
                    </w:p>
                    <w:p w14:paraId="6F562B19" w14:textId="77777777" w:rsidR="000E4493" w:rsidRDefault="000E4493" w:rsidP="005B544A">
                      <w:r>
                        <w:t xml:space="preserve">    print("Batch generation done up to {}, yielding to Keras model".format(batch_position)</w:t>
                      </w:r>
                    </w:p>
                    <w:p w14:paraId="77DADA42" w14:textId="57C04BDA" w:rsidR="000E4493" w:rsidRDefault="000E4493" w:rsidP="005B544A">
                      <w:r>
                        <w:t xml:space="preserve">    yield(x_np, y_np)</w:t>
                      </w:r>
                    </w:p>
                  </w:txbxContent>
                </v:textbox>
                <w10:anchorlock/>
              </v:shape>
            </w:pict>
          </mc:Fallback>
        </mc:AlternateContent>
      </w:r>
    </w:p>
    <w:p w14:paraId="5677D73A" w14:textId="2C25CA57" w:rsidR="005A4174" w:rsidRDefault="005A4174" w:rsidP="005A4174">
      <w:pPr>
        <w:keepNext/>
      </w:pPr>
    </w:p>
    <w:p w14:paraId="32546393" w14:textId="6E36755F" w:rsidR="005A4174" w:rsidRDefault="005A4174" w:rsidP="005A4174">
      <w:pPr>
        <w:pStyle w:val="Caption"/>
      </w:pPr>
      <w:bookmarkStart w:id="110" w:name="_Ref523392529"/>
      <w:bookmarkStart w:id="111" w:name="_Toc524688824"/>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2C6533">
        <w:rPr>
          <w:noProof/>
        </w:rPr>
        <w:t>6</w:t>
      </w:r>
      <w:r w:rsidR="00B039CE">
        <w:rPr>
          <w:noProof/>
        </w:rPr>
        <w:fldChar w:fldCharType="end"/>
      </w:r>
      <w:bookmarkEnd w:id="110"/>
      <w:r>
        <w:t xml:space="preserve"> Training on the Full dataset</w:t>
      </w:r>
      <w:bookmarkEnd w:id="111"/>
    </w:p>
    <w:p w14:paraId="18A8DA28" w14:textId="2A8042D0"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2C6533">
        <w:t>9.5</w:t>
      </w:r>
      <w:r w:rsidR="0004418E">
        <w:fldChar w:fldCharType="end"/>
      </w:r>
      <w:r w:rsidR="0004418E">
        <w:t>.</w:t>
      </w:r>
    </w:p>
    <w:p w14:paraId="06053EC2" w14:textId="77777777" w:rsidR="00015B2D" w:rsidRDefault="00015B2D" w:rsidP="002500A2"/>
    <w:p w14:paraId="5B30015C" w14:textId="77777777" w:rsidR="002500A2" w:rsidRPr="00E67CD5" w:rsidRDefault="002500A2" w:rsidP="002500A2">
      <w:pPr>
        <w:pStyle w:val="Heading3"/>
      </w:pPr>
      <w:bookmarkStart w:id="112" w:name="_Toc524688857"/>
      <w:r w:rsidRPr="00E67CD5">
        <w:t>Cross-validation</w:t>
      </w:r>
      <w:bookmarkEnd w:id="112"/>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73DB9A57"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2C6533">
        <w:t xml:space="preserve">Code Snippet </w:t>
      </w:r>
      <w:r w:rsidR="002C6533">
        <w:rPr>
          <w:noProof/>
        </w:rPr>
        <w:t>7</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w:t>
      </w:r>
      <w:r w:rsidR="002500A2">
        <w:lastRenderedPageBreak/>
        <w:t>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2C6533">
        <w:t xml:space="preserve">Code Snippet </w:t>
      </w:r>
      <w:r w:rsidR="002C6533">
        <w:rPr>
          <w:noProof/>
        </w:rPr>
        <w:t>8</w:t>
      </w:r>
      <w:r w:rsidR="002500A2">
        <w:fldChar w:fldCharType="end"/>
      </w:r>
      <w:r w:rsidR="002500A2">
        <w:t xml:space="preserve"> shows an example of this approach.</w:t>
      </w:r>
    </w:p>
    <w:p w14:paraId="5A7D09EB" w14:textId="77777777" w:rsidR="002500A2" w:rsidRDefault="002500A2" w:rsidP="002500A2"/>
    <w:p w14:paraId="09F26114" w14:textId="4C158867"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2C6533">
        <w:t>7.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07E95190" w:rsidR="002500A2" w:rsidRDefault="001916B4" w:rsidP="002500A2">
      <w:r>
        <w:rPr>
          <w:noProof/>
        </w:rPr>
        <mc:AlternateContent>
          <mc:Choice Requires="wps">
            <w:drawing>
              <wp:inline distT="0" distB="0" distL="0" distR="0" wp14:anchorId="1CEAB371" wp14:editId="75520187">
                <wp:extent cx="5674468" cy="1971473"/>
                <wp:effectExtent l="0" t="0" r="15240" b="10160"/>
                <wp:docPr id="77" name="Text Box 77"/>
                <wp:cNvGraphicFramePr/>
                <a:graphic xmlns:a="http://schemas.openxmlformats.org/drawingml/2006/main">
                  <a:graphicData uri="http://schemas.microsoft.com/office/word/2010/wordprocessingShape">
                    <wps:wsp>
                      <wps:cNvSpPr txBox="1"/>
                      <wps:spPr>
                        <a:xfrm>
                          <a:off x="0" y="0"/>
                          <a:ext cx="5674468" cy="1971473"/>
                        </a:xfrm>
                        <a:prstGeom prst="rect">
                          <a:avLst/>
                        </a:prstGeom>
                        <a:solidFill>
                          <a:schemeClr val="lt1"/>
                        </a:solidFill>
                        <a:ln w="6350">
                          <a:solidFill>
                            <a:prstClr val="black"/>
                          </a:solidFill>
                        </a:ln>
                      </wps:spPr>
                      <wps:txbx>
                        <w:txbxContent>
                          <w:p w14:paraId="1A61CA4C" w14:textId="77777777" w:rsidR="000E4493" w:rsidRDefault="000E4493" w:rsidP="001916B4">
                            <w:r>
                              <w:t>kf = KFold(n_splits=10)</w:t>
                            </w:r>
                          </w:p>
                          <w:p w14:paraId="349A8719" w14:textId="77777777" w:rsidR="000E4493" w:rsidRDefault="000E4493" w:rsidP="001916B4">
                            <w:r>
                              <w:t>for train, test in kf.split(x):</w:t>
                            </w:r>
                          </w:p>
                          <w:p w14:paraId="273D9A7B" w14:textId="77777777" w:rsidR="000E4493" w:rsidRDefault="000E4493" w:rsidP="001916B4">
                            <w:r>
                              <w:t xml:space="preserve">    model = SavedCharacterBasedLSTMModel(*init_config_dataset())</w:t>
                            </w:r>
                          </w:p>
                          <w:p w14:paraId="015C36B5" w14:textId="77777777" w:rsidR="000E4493" w:rsidRDefault="000E4493" w:rsidP="001916B4">
                            <w:r>
                              <w:t xml:space="preserve">    model.manual_fit(x_train=x[train], y_train=y[train], batch_size=Config.batch_size,</w:t>
                            </w:r>
                          </w:p>
                          <w:p w14:paraId="49AB5EF2" w14:textId="77777777" w:rsidR="000E4493" w:rsidRDefault="000E4493" w:rsidP="001916B4">
                            <w:r>
                              <w:t xml:space="preserve">                     epochs=3)</w:t>
                            </w:r>
                          </w:p>
                          <w:p w14:paraId="4E6655A9" w14:textId="77777777" w:rsidR="000E4493" w:rsidRDefault="000E4493" w:rsidP="001916B4">
                            <w:r>
                              <w:t xml:space="preserve">    loss, categorical_accuracy, non_null_label_accuracy = model.manual_evaluate(</w:t>
                            </w:r>
                          </w:p>
                          <w:p w14:paraId="46F12157" w14:textId="77777777" w:rsidR="000E4493" w:rsidRDefault="000E4493" w:rsidP="001916B4">
                            <w:r>
                              <w:t xml:space="preserve">        x_test=x[test], y_test=y[test], batch_size=Config.batch_size)</w:t>
                            </w:r>
                          </w:p>
                          <w:p w14:paraId="2B98E47E" w14:textId="77777777" w:rsidR="000E4493" w:rsidRDefault="000E4493" w:rsidP="001916B4">
                            <w:r>
                              <w:t xml:space="preserve">    loss_scores.append(loss)</w:t>
                            </w:r>
                          </w:p>
                          <w:p w14:paraId="2382801B" w14:textId="77777777" w:rsidR="000E4493" w:rsidRDefault="000E4493" w:rsidP="001916B4">
                            <w:r>
                              <w:t xml:space="preserve">    categorical_accuracy_scores.append(categorical_accuracy)</w:t>
                            </w:r>
                          </w:p>
                          <w:p w14:paraId="0320EFFA" w14:textId="6079467A" w:rsidR="000E4493" w:rsidRDefault="000E4493" w:rsidP="001916B4">
                            <w:r>
                              <w:t xml:space="preserve">    non_null_label_accuracy_scores.append(non_null_label_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EAB371" id="Text Box 77" o:spid="_x0000_s1035" type="#_x0000_t202" style="width:446.8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" fillcolor="white [3201]" strokeweight=".5pt">
                <v:textbox>
                  <w:txbxContent>
                    <w:p w14:paraId="1A61CA4C" w14:textId="77777777" w:rsidR="000E4493" w:rsidRDefault="000E4493" w:rsidP="001916B4">
                      <w:r>
                        <w:t>kf = KFold(n_splits=10)</w:t>
                      </w:r>
                    </w:p>
                    <w:p w14:paraId="349A8719" w14:textId="77777777" w:rsidR="000E4493" w:rsidRDefault="000E4493" w:rsidP="001916B4">
                      <w:r>
                        <w:t>for train, test in kf.split(x):</w:t>
                      </w:r>
                    </w:p>
                    <w:p w14:paraId="273D9A7B" w14:textId="77777777" w:rsidR="000E4493" w:rsidRDefault="000E4493" w:rsidP="001916B4">
                      <w:r>
                        <w:t xml:space="preserve">    model = SavedCharacterBasedLSTMModel(*init_config_dataset())</w:t>
                      </w:r>
                    </w:p>
                    <w:p w14:paraId="015C36B5" w14:textId="77777777" w:rsidR="000E4493" w:rsidRDefault="000E4493" w:rsidP="001916B4">
                      <w:r>
                        <w:t xml:space="preserve">    model.manual_fit(x_train=x[train], y_train=y[train], batch_size=Config.batch_size,</w:t>
                      </w:r>
                    </w:p>
                    <w:p w14:paraId="49AB5EF2" w14:textId="77777777" w:rsidR="000E4493" w:rsidRDefault="000E4493" w:rsidP="001916B4">
                      <w:r>
                        <w:t xml:space="preserve">                     epochs=3)</w:t>
                      </w:r>
                    </w:p>
                    <w:p w14:paraId="4E6655A9" w14:textId="77777777" w:rsidR="000E4493" w:rsidRDefault="000E4493" w:rsidP="001916B4">
                      <w:r>
                        <w:t xml:space="preserve">    loss, categorical_accuracy, non_null_label_accuracy = model.manual_evaluate(</w:t>
                      </w:r>
                    </w:p>
                    <w:p w14:paraId="46F12157" w14:textId="77777777" w:rsidR="000E4493" w:rsidRDefault="000E4493" w:rsidP="001916B4">
                      <w:r>
                        <w:t xml:space="preserve">        x_test=x[test], y_test=y[test], batch_size=Config.batch_size)</w:t>
                      </w:r>
                    </w:p>
                    <w:p w14:paraId="2B98E47E" w14:textId="77777777" w:rsidR="000E4493" w:rsidRDefault="000E4493" w:rsidP="001916B4">
                      <w:r>
                        <w:t xml:space="preserve">    loss_scores.append(loss)</w:t>
                      </w:r>
                    </w:p>
                    <w:p w14:paraId="2382801B" w14:textId="77777777" w:rsidR="000E4493" w:rsidRDefault="000E4493" w:rsidP="001916B4">
                      <w:r>
                        <w:t xml:space="preserve">    categorical_accuracy_scores.append(categorical_accuracy)</w:t>
                      </w:r>
                    </w:p>
                    <w:p w14:paraId="0320EFFA" w14:textId="6079467A" w:rsidR="000E4493" w:rsidRDefault="000E4493" w:rsidP="001916B4">
                      <w:r>
                        <w:t xml:space="preserve">    non_null_label_accuracy_scores.append(non_null_label_accuracy)</w:t>
                      </w:r>
                    </w:p>
                  </w:txbxContent>
                </v:textbox>
                <w10:anchorlock/>
              </v:shape>
            </w:pict>
          </mc:Fallback>
        </mc:AlternateContent>
      </w:r>
    </w:p>
    <w:p w14:paraId="64EC156B" w14:textId="612EFEFD" w:rsidR="002500A2" w:rsidRDefault="002500A2" w:rsidP="002500A2">
      <w:pPr>
        <w:keepNext/>
      </w:pPr>
    </w:p>
    <w:p w14:paraId="4FFE880E" w14:textId="2E371B74" w:rsidR="002500A2" w:rsidRPr="00600C78" w:rsidRDefault="002500A2" w:rsidP="002500A2">
      <w:pPr>
        <w:pStyle w:val="Caption"/>
      </w:pPr>
      <w:bookmarkStart w:id="113" w:name="_Ref522705764"/>
      <w:bookmarkStart w:id="114" w:name="_Toc524688825"/>
      <w:r>
        <w:t xml:space="preserve">Code Snippet </w:t>
      </w:r>
      <w:r>
        <w:rPr>
          <w:noProof/>
        </w:rPr>
        <w:fldChar w:fldCharType="begin"/>
      </w:r>
      <w:r>
        <w:rPr>
          <w:noProof/>
        </w:rPr>
        <w:instrText xml:space="preserve"> SEQ Code_Snippet \* ARABIC </w:instrText>
      </w:r>
      <w:r>
        <w:rPr>
          <w:noProof/>
        </w:rPr>
        <w:fldChar w:fldCharType="separate"/>
      </w:r>
      <w:r w:rsidR="002C6533">
        <w:rPr>
          <w:noProof/>
        </w:rPr>
        <w:t>7</w:t>
      </w:r>
      <w:r>
        <w:rPr>
          <w:noProof/>
        </w:rPr>
        <w:fldChar w:fldCharType="end"/>
      </w:r>
      <w:bookmarkEnd w:id="113"/>
      <w:r>
        <w:t xml:space="preserve"> k-fold cross validation</w:t>
      </w:r>
      <w:bookmarkEnd w:id="114"/>
    </w:p>
    <w:p w14:paraId="72B66749" w14:textId="7754F8EB" w:rsidR="002500A2" w:rsidRDefault="001916B4" w:rsidP="002500A2">
      <w:pPr>
        <w:keepNext/>
      </w:pPr>
      <w:r>
        <w:rPr>
          <w:noProof/>
        </w:rPr>
        <mc:AlternateContent>
          <mc:Choice Requires="wps">
            <w:drawing>
              <wp:inline distT="0" distB="0" distL="0" distR="0" wp14:anchorId="11DE4875" wp14:editId="4E6D7923">
                <wp:extent cx="5583676" cy="4189379"/>
                <wp:effectExtent l="0" t="0" r="17145" b="14605"/>
                <wp:docPr id="79" name="Text Box 79"/>
                <wp:cNvGraphicFramePr/>
                <a:graphic xmlns:a="http://schemas.openxmlformats.org/drawingml/2006/main">
                  <a:graphicData uri="http://schemas.microsoft.com/office/word/2010/wordprocessingShape">
                    <wps:wsp>
                      <wps:cNvSpPr txBox="1"/>
                      <wps:spPr>
                        <a:xfrm>
                          <a:off x="0" y="0"/>
                          <a:ext cx="5583676" cy="4189379"/>
                        </a:xfrm>
                        <a:prstGeom prst="rect">
                          <a:avLst/>
                        </a:prstGeom>
                        <a:solidFill>
                          <a:schemeClr val="lt1"/>
                        </a:solidFill>
                        <a:ln w="6350">
                          <a:solidFill>
                            <a:prstClr val="black"/>
                          </a:solidFill>
                        </a:ln>
                      </wps:spPr>
                      <wps:txbx>
                        <w:txbxContent>
                          <w:p w14:paraId="2391AE68" w14:textId="77777777" w:rsidR="000E4493" w:rsidRDefault="000E4493" w:rsidP="001916B4">
                            <w:r>
                              <w:t>class SavedCharacterBasedLSTMModel(CharacterBasedLSTMModel):</w:t>
                            </w:r>
                          </w:p>
                          <w:p w14:paraId="26DC9A88" w14:textId="77777777" w:rsidR="000E4493" w:rsidRDefault="000E4493" w:rsidP="001916B4">
                            <w:r>
                              <w:t xml:space="preserve">    def __init__(self, config, dataset):</w:t>
                            </w:r>
                          </w:p>
                          <w:p w14:paraId="78212992" w14:textId="77777777" w:rsidR="000E4493" w:rsidRDefault="000E4493" w:rsidP="001916B4">
                            <w:r>
                              <w:t xml:space="preserve">        super().__init__(config, dataset)</w:t>
                            </w:r>
                          </w:p>
                          <w:p w14:paraId="2B44C1E6" w14:textId="77777777" w:rsidR="000E4493" w:rsidRDefault="000E4493" w:rsidP="001916B4"/>
                          <w:p w14:paraId="07CF51C6" w14:textId="77777777" w:rsidR="000E4493" w:rsidRDefault="000E4493" w:rsidP="001916B4">
                            <w:r>
                              <w:t xml:space="preserve">    def save(self, filepath):</w:t>
                            </w:r>
                          </w:p>
                          <w:p w14:paraId="3780DBC4" w14:textId="77777777" w:rsidR="000E4493" w:rsidRDefault="000E4493" w:rsidP="001916B4">
                            <w:r>
                              <w:t xml:space="preserve">        """</w:t>
                            </w:r>
                          </w:p>
                          <w:p w14:paraId="657BC8F0" w14:textId="77777777" w:rsidR="000E4493" w:rsidRDefault="000E4493" w:rsidP="001916B4">
                            <w:r>
                              <w:t xml:space="preserve">        MIR Added method to save model to disk</w:t>
                            </w:r>
                          </w:p>
                          <w:p w14:paraId="58D89E1D" w14:textId="77777777" w:rsidR="000E4493" w:rsidRDefault="000E4493" w:rsidP="001916B4">
                            <w:r>
                              <w:t xml:space="preserve">        :param filepath: file path under which to save</w:t>
                            </w:r>
                          </w:p>
                          <w:p w14:paraId="0936B334" w14:textId="77777777" w:rsidR="000E4493" w:rsidRDefault="000E4493" w:rsidP="001916B4">
                            <w:r>
                              <w:t xml:space="preserve">        :return:</w:t>
                            </w:r>
                          </w:p>
                          <w:p w14:paraId="12857E40" w14:textId="77777777" w:rsidR="000E4493" w:rsidRDefault="000E4493" w:rsidP="001916B4">
                            <w:r>
                              <w:t xml:space="preserve">        """</w:t>
                            </w:r>
                          </w:p>
                          <w:p w14:paraId="2649251C" w14:textId="77777777" w:rsidR="000E4493" w:rsidRDefault="000E4493" w:rsidP="001916B4">
                            <w:r>
                              <w:t xml:space="preserve">        return self.model.save(filepath)</w:t>
                            </w:r>
                          </w:p>
                          <w:p w14:paraId="5F215E10" w14:textId="77777777" w:rsidR="000E4493" w:rsidRDefault="000E4493" w:rsidP="001916B4"/>
                          <w:p w14:paraId="1E22832D" w14:textId="77777777" w:rsidR="000E4493" w:rsidRDefault="000E4493" w:rsidP="001916B4">
                            <w:r>
                              <w:t xml:space="preserve">    def manual_evaluate(self, x_test, y_test, batch_size):</w:t>
                            </w:r>
                          </w:p>
                          <w:p w14:paraId="2D0F1663" w14:textId="77777777" w:rsidR="000E4493" w:rsidRDefault="000E4493" w:rsidP="001916B4">
                            <w:r>
                              <w:t xml:space="preserve">        """</w:t>
                            </w:r>
                          </w:p>
                          <w:p w14:paraId="36DAA0EB" w14:textId="77777777" w:rsidR="000E4493" w:rsidRDefault="000E4493" w:rsidP="001916B4">
                            <w:r>
                              <w:t xml:space="preserve">        Provide a hook to manually run model.evaluate() without needing to create</w:t>
                            </w:r>
                          </w:p>
                          <w:p w14:paraId="7C5C1FC0" w14:textId="77777777" w:rsidR="000E4493" w:rsidRDefault="000E4493" w:rsidP="001916B4">
                            <w:r>
                              <w:t xml:space="preserve">        a new Dataset object each time. Useful for cross-fold evaluation.</w:t>
                            </w:r>
                          </w:p>
                          <w:p w14:paraId="753AF46B" w14:textId="77777777" w:rsidR="000E4493" w:rsidRDefault="000E4493" w:rsidP="001916B4">
                            <w:r>
                              <w:t xml:space="preserve">        :param x_test: x of the test dataset</w:t>
                            </w:r>
                          </w:p>
                          <w:p w14:paraId="71BFADD2" w14:textId="77777777" w:rsidR="000E4493" w:rsidRDefault="000E4493" w:rsidP="001916B4">
                            <w:r>
                              <w:t xml:space="preserve">        :param y_test: y of the test dataset</w:t>
                            </w:r>
                          </w:p>
                          <w:p w14:paraId="617C425B" w14:textId="77777777" w:rsidR="000E4493" w:rsidRDefault="000E4493" w:rsidP="001916B4">
                            <w:r>
                              <w:t xml:space="preserve">        :param batch_size:</w:t>
                            </w:r>
                          </w:p>
                          <w:p w14:paraId="770A7AA4" w14:textId="77777777" w:rsidR="000E4493" w:rsidRDefault="000E4493" w:rsidP="001916B4">
                            <w:r>
                              <w:t xml:space="preserve">        :return:</w:t>
                            </w:r>
                          </w:p>
                          <w:p w14:paraId="680FE0C2" w14:textId="77777777" w:rsidR="000E4493" w:rsidRDefault="000E4493" w:rsidP="001916B4">
                            <w:r>
                              <w:t xml:space="preserve">        """</w:t>
                            </w:r>
                          </w:p>
                          <w:p w14:paraId="209B0D2B" w14:textId="442E63FE" w:rsidR="000E4493" w:rsidRDefault="000E4493" w:rsidP="001916B4">
                            <w:r>
                              <w:t xml:space="preserve">        return self.model.evaluate(x=x_test, y=y_test, batch_size=batch_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DE4875" id="Text Box 79" o:spid="_x0000_s1036" type="#_x0000_t202" style="width:439.65pt;height:3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" fillcolor="white [3201]" strokeweight=".5pt">
                <v:textbox>
                  <w:txbxContent>
                    <w:p w14:paraId="2391AE68" w14:textId="77777777" w:rsidR="000E4493" w:rsidRDefault="000E4493" w:rsidP="001916B4">
                      <w:r>
                        <w:t>class SavedCharacterBasedLSTMModel(CharacterBasedLSTMModel):</w:t>
                      </w:r>
                    </w:p>
                    <w:p w14:paraId="26DC9A88" w14:textId="77777777" w:rsidR="000E4493" w:rsidRDefault="000E4493" w:rsidP="001916B4">
                      <w:r>
                        <w:t xml:space="preserve">    def __init__(self, config, dataset):</w:t>
                      </w:r>
                    </w:p>
                    <w:p w14:paraId="78212992" w14:textId="77777777" w:rsidR="000E4493" w:rsidRDefault="000E4493" w:rsidP="001916B4">
                      <w:r>
                        <w:t xml:space="preserve">        super().__init__(config, dataset)</w:t>
                      </w:r>
                    </w:p>
                    <w:p w14:paraId="2B44C1E6" w14:textId="77777777" w:rsidR="000E4493" w:rsidRDefault="000E4493" w:rsidP="001916B4"/>
                    <w:p w14:paraId="07CF51C6" w14:textId="77777777" w:rsidR="000E4493" w:rsidRDefault="000E4493" w:rsidP="001916B4">
                      <w:r>
                        <w:t xml:space="preserve">    def save(self, filepath):</w:t>
                      </w:r>
                    </w:p>
                    <w:p w14:paraId="3780DBC4" w14:textId="77777777" w:rsidR="000E4493" w:rsidRDefault="000E4493" w:rsidP="001916B4">
                      <w:r>
                        <w:t xml:space="preserve">        """</w:t>
                      </w:r>
                    </w:p>
                    <w:p w14:paraId="657BC8F0" w14:textId="77777777" w:rsidR="000E4493" w:rsidRDefault="000E4493" w:rsidP="001916B4">
                      <w:r>
                        <w:t xml:space="preserve">        MIR Added method to save model to disk</w:t>
                      </w:r>
                    </w:p>
                    <w:p w14:paraId="58D89E1D" w14:textId="77777777" w:rsidR="000E4493" w:rsidRDefault="000E4493" w:rsidP="001916B4">
                      <w:r>
                        <w:t xml:space="preserve">        :param filepath: file path under which to save</w:t>
                      </w:r>
                    </w:p>
                    <w:p w14:paraId="0936B334" w14:textId="77777777" w:rsidR="000E4493" w:rsidRDefault="000E4493" w:rsidP="001916B4">
                      <w:r>
                        <w:t xml:space="preserve">        :return:</w:t>
                      </w:r>
                    </w:p>
                    <w:p w14:paraId="12857E40" w14:textId="77777777" w:rsidR="000E4493" w:rsidRDefault="000E4493" w:rsidP="001916B4">
                      <w:r>
                        <w:t xml:space="preserve">        """</w:t>
                      </w:r>
                    </w:p>
                    <w:p w14:paraId="2649251C" w14:textId="77777777" w:rsidR="000E4493" w:rsidRDefault="000E4493" w:rsidP="001916B4">
                      <w:r>
                        <w:t xml:space="preserve">        return self.model.save(filepath)</w:t>
                      </w:r>
                    </w:p>
                    <w:p w14:paraId="5F215E10" w14:textId="77777777" w:rsidR="000E4493" w:rsidRDefault="000E4493" w:rsidP="001916B4"/>
                    <w:p w14:paraId="1E22832D" w14:textId="77777777" w:rsidR="000E4493" w:rsidRDefault="000E4493" w:rsidP="001916B4">
                      <w:r>
                        <w:t xml:space="preserve">    def manual_evaluate(self, x_test, y_test, batch_size):</w:t>
                      </w:r>
                    </w:p>
                    <w:p w14:paraId="2D0F1663" w14:textId="77777777" w:rsidR="000E4493" w:rsidRDefault="000E4493" w:rsidP="001916B4">
                      <w:r>
                        <w:t xml:space="preserve">        """</w:t>
                      </w:r>
                    </w:p>
                    <w:p w14:paraId="36DAA0EB" w14:textId="77777777" w:rsidR="000E4493" w:rsidRDefault="000E4493" w:rsidP="001916B4">
                      <w:r>
                        <w:t xml:space="preserve">        Provide a hook to manually run model.evaluate() without needing to create</w:t>
                      </w:r>
                    </w:p>
                    <w:p w14:paraId="7C5C1FC0" w14:textId="77777777" w:rsidR="000E4493" w:rsidRDefault="000E4493" w:rsidP="001916B4">
                      <w:r>
                        <w:t xml:space="preserve">        a new Dataset object each time. Useful for cross-fold evaluation.</w:t>
                      </w:r>
                    </w:p>
                    <w:p w14:paraId="753AF46B" w14:textId="77777777" w:rsidR="000E4493" w:rsidRDefault="000E4493" w:rsidP="001916B4">
                      <w:r>
                        <w:t xml:space="preserve">        :param x_test: x of the test dataset</w:t>
                      </w:r>
                    </w:p>
                    <w:p w14:paraId="71BFADD2" w14:textId="77777777" w:rsidR="000E4493" w:rsidRDefault="000E4493" w:rsidP="001916B4">
                      <w:r>
                        <w:t xml:space="preserve">        :param y_test: y of the test dataset</w:t>
                      </w:r>
                    </w:p>
                    <w:p w14:paraId="617C425B" w14:textId="77777777" w:rsidR="000E4493" w:rsidRDefault="000E4493" w:rsidP="001916B4">
                      <w:r>
                        <w:t xml:space="preserve">        :param batch_size:</w:t>
                      </w:r>
                    </w:p>
                    <w:p w14:paraId="770A7AA4" w14:textId="77777777" w:rsidR="000E4493" w:rsidRDefault="000E4493" w:rsidP="001916B4">
                      <w:r>
                        <w:t xml:space="preserve">        :return:</w:t>
                      </w:r>
                    </w:p>
                    <w:p w14:paraId="680FE0C2" w14:textId="77777777" w:rsidR="000E4493" w:rsidRDefault="000E4493" w:rsidP="001916B4">
                      <w:r>
                        <w:t xml:space="preserve">        """</w:t>
                      </w:r>
                    </w:p>
                    <w:p w14:paraId="209B0D2B" w14:textId="442E63FE" w:rsidR="000E4493" w:rsidRDefault="000E4493" w:rsidP="001916B4">
                      <w:r>
                        <w:t xml:space="preserve">        return self.model.evaluate(x=x_test, y=y_test, batch_size=batch_size)</w:t>
                      </w:r>
                    </w:p>
                  </w:txbxContent>
                </v:textbox>
                <w10:anchorlock/>
              </v:shape>
            </w:pict>
          </mc:Fallback>
        </mc:AlternateContent>
      </w:r>
    </w:p>
    <w:p w14:paraId="5AA5526E" w14:textId="58967376" w:rsidR="002500A2" w:rsidRDefault="002500A2" w:rsidP="002500A2">
      <w:pPr>
        <w:pStyle w:val="Caption"/>
      </w:pPr>
      <w:bookmarkStart w:id="115" w:name="_Ref522705956"/>
      <w:bookmarkStart w:id="116" w:name="_Toc524688826"/>
      <w:r>
        <w:t xml:space="preserve">Code Snippet </w:t>
      </w:r>
      <w:r>
        <w:rPr>
          <w:noProof/>
        </w:rPr>
        <w:fldChar w:fldCharType="begin"/>
      </w:r>
      <w:r>
        <w:rPr>
          <w:noProof/>
        </w:rPr>
        <w:instrText xml:space="preserve"> SEQ Code_Snippet \* ARABIC </w:instrText>
      </w:r>
      <w:r>
        <w:rPr>
          <w:noProof/>
        </w:rPr>
        <w:fldChar w:fldCharType="separate"/>
      </w:r>
      <w:r w:rsidR="002C6533">
        <w:rPr>
          <w:noProof/>
        </w:rPr>
        <w:t>8</w:t>
      </w:r>
      <w:r>
        <w:rPr>
          <w:noProof/>
        </w:rPr>
        <w:fldChar w:fldCharType="end"/>
      </w:r>
      <w:bookmarkEnd w:id="115"/>
      <w:r>
        <w:t xml:space="preserve"> Python subclassing to add model evaluate</w:t>
      </w:r>
      <w:bookmarkEnd w:id="116"/>
    </w:p>
    <w:p w14:paraId="4CF0234D" w14:textId="03A5C27C" w:rsidR="00523534" w:rsidRDefault="00000A28" w:rsidP="002500A2">
      <w:pPr>
        <w:rPr>
          <w:color w:val="000000" w:themeColor="text1"/>
        </w:rPr>
      </w:pPr>
      <w:r>
        <w:rPr>
          <w:color w:val="000000" w:themeColor="text1"/>
        </w:rPr>
        <w:t xml:space="preserve">The cross-validation results are shown in </w:t>
      </w:r>
      <w:r>
        <w:rPr>
          <w:color w:val="000000" w:themeColor="text1"/>
        </w:rPr>
        <w:fldChar w:fldCharType="begin"/>
      </w:r>
      <w:r>
        <w:rPr>
          <w:color w:val="000000" w:themeColor="text1"/>
        </w:rPr>
        <w:instrText xml:space="preserve"> REF _Ref524181566 \h </w:instrText>
      </w:r>
      <w:r>
        <w:rPr>
          <w:color w:val="000000" w:themeColor="text1"/>
        </w:rPr>
      </w:r>
      <w:r>
        <w:rPr>
          <w:color w:val="000000" w:themeColor="text1"/>
        </w:rPr>
        <w:fldChar w:fldCharType="separate"/>
      </w:r>
      <w:r w:rsidR="002C6533">
        <w:t xml:space="preserve">Table </w:t>
      </w:r>
      <w:r w:rsidR="002C6533">
        <w:rPr>
          <w:noProof/>
        </w:rPr>
        <w:t>9</w:t>
      </w:r>
      <w:r>
        <w:rPr>
          <w:color w:val="000000" w:themeColor="text1"/>
        </w:rPr>
        <w:fldChar w:fldCharType="end"/>
      </w:r>
      <w:r>
        <w:rPr>
          <w:color w:val="000000" w:themeColor="text1"/>
        </w:rPr>
        <w:t xml:space="preserve">. As of </w:t>
      </w:r>
      <w:r w:rsidR="001916B4">
        <w:rPr>
          <w:color w:val="000000" w:themeColor="text1"/>
        </w:rPr>
        <w:t>14</w:t>
      </w:r>
      <w:r w:rsidRPr="00000A28">
        <w:rPr>
          <w:color w:val="000000" w:themeColor="text1"/>
          <w:vertAlign w:val="superscript"/>
        </w:rPr>
        <w:t>th</w:t>
      </w:r>
      <w:r>
        <w:rPr>
          <w:color w:val="000000" w:themeColor="text1"/>
        </w:rPr>
        <w:t xml:space="preserve"> September 2018, the departmental serv</w:t>
      </w:r>
      <w:r w:rsidR="001916B4">
        <w:rPr>
          <w:color w:val="000000" w:themeColor="text1"/>
        </w:rPr>
        <w:t>er, Venus, is evaluating epoch 10</w:t>
      </w:r>
      <w:r>
        <w:rPr>
          <w:color w:val="000000" w:themeColor="text1"/>
        </w:rPr>
        <w:t xml:space="preserve"> out of 10</w:t>
      </w:r>
      <w:r w:rsidR="00A43EFF">
        <w:rPr>
          <w:color w:val="000000" w:themeColor="text1"/>
        </w:rPr>
        <w:t xml:space="preserve"> (havin</w:t>
      </w:r>
      <w:r w:rsidR="001916B4">
        <w:rPr>
          <w:color w:val="000000" w:themeColor="text1"/>
        </w:rPr>
        <w:t>g run since 24</w:t>
      </w:r>
      <w:r w:rsidR="001916B4" w:rsidRPr="001916B4">
        <w:rPr>
          <w:color w:val="000000" w:themeColor="text1"/>
          <w:vertAlign w:val="superscript"/>
        </w:rPr>
        <w:t>th</w:t>
      </w:r>
      <w:r w:rsidR="001916B4">
        <w:rPr>
          <w:color w:val="000000" w:themeColor="text1"/>
        </w:rPr>
        <w:t xml:space="preserve"> August</w:t>
      </w:r>
      <w:r w:rsidR="00A43EFF">
        <w:rPr>
          <w:color w:val="000000" w:themeColor="text1"/>
        </w:rPr>
        <w:t>)</w:t>
      </w:r>
      <w:r>
        <w:rPr>
          <w:color w:val="000000" w:themeColor="text1"/>
        </w:rPr>
        <w:t>, so these re</w:t>
      </w:r>
      <w:r w:rsidR="00A43EFF">
        <w:rPr>
          <w:color w:val="000000" w:themeColor="text1"/>
        </w:rPr>
        <w:t>sults will be available shortly.</w:t>
      </w:r>
    </w:p>
    <w:p w14:paraId="7D505D33" w14:textId="77777777" w:rsidR="004E3C0C" w:rsidRDefault="004E3C0C" w:rsidP="002500A2">
      <w:pPr>
        <w:rPr>
          <w:b/>
          <w:color w:val="FF0000"/>
        </w:rPr>
      </w:pPr>
    </w:p>
    <w:p w14:paraId="5684B05F" w14:textId="77777777" w:rsidR="00523534" w:rsidRDefault="00523534" w:rsidP="002500A2">
      <w:pPr>
        <w:rPr>
          <w:b/>
          <w:color w:val="FF0000"/>
        </w:rPr>
      </w:pPr>
    </w:p>
    <w:p w14:paraId="65DB1EF6" w14:textId="0A4A2F7F" w:rsidR="002500A2" w:rsidRDefault="002500A2" w:rsidP="002500A2">
      <w:pPr>
        <w:pStyle w:val="Caption"/>
        <w:keepNext/>
      </w:pPr>
      <w:bookmarkStart w:id="117" w:name="_Ref524181566"/>
      <w:bookmarkStart w:id="118" w:name="_Toc524688816"/>
      <w:r>
        <w:t xml:space="preserve">Table </w:t>
      </w:r>
      <w:r>
        <w:rPr>
          <w:noProof/>
        </w:rPr>
        <w:fldChar w:fldCharType="begin"/>
      </w:r>
      <w:r>
        <w:rPr>
          <w:noProof/>
        </w:rPr>
        <w:instrText xml:space="preserve"> SEQ Table \* ARABIC </w:instrText>
      </w:r>
      <w:r>
        <w:rPr>
          <w:noProof/>
        </w:rPr>
        <w:fldChar w:fldCharType="separate"/>
      </w:r>
      <w:r w:rsidR="002C6533">
        <w:rPr>
          <w:noProof/>
        </w:rPr>
        <w:t>9</w:t>
      </w:r>
      <w:r>
        <w:rPr>
          <w:noProof/>
        </w:rPr>
        <w:fldChar w:fldCharType="end"/>
      </w:r>
      <w:bookmarkEnd w:id="117"/>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8C8E1FA" w:rsidR="002500A2" w:rsidRDefault="005A1106" w:rsidP="00A63FB5">
            <w:pPr>
              <w:rPr>
                <w:color w:val="000000" w:themeColor="text1"/>
              </w:rPr>
            </w:pPr>
            <w:r>
              <w:rPr>
                <w:color w:val="000000" w:themeColor="text1"/>
              </w:rPr>
              <w:t>TBC</w:t>
            </w:r>
          </w:p>
        </w:tc>
        <w:tc>
          <w:tcPr>
            <w:tcW w:w="1438" w:type="dxa"/>
          </w:tcPr>
          <w:p w14:paraId="34BC0677" w14:textId="071C7254" w:rsidR="002500A2" w:rsidRPr="00B95C77" w:rsidRDefault="005A1106" w:rsidP="00A63FB5">
            <w:pPr>
              <w:rPr>
                <w:color w:val="000000" w:themeColor="text1"/>
              </w:rPr>
            </w:pPr>
            <w:r>
              <w:rPr>
                <w:color w:val="000000" w:themeColor="text1"/>
              </w:rPr>
              <w:t>TBC</w:t>
            </w:r>
          </w:p>
        </w:tc>
        <w:tc>
          <w:tcPr>
            <w:tcW w:w="1355" w:type="dxa"/>
          </w:tcPr>
          <w:p w14:paraId="2C50D01C" w14:textId="5AD8A66F" w:rsidR="002500A2" w:rsidRDefault="005A1106" w:rsidP="00A63FB5">
            <w:pPr>
              <w:rPr>
                <w:color w:val="000000" w:themeColor="text1"/>
              </w:rPr>
            </w:pPr>
            <w:r>
              <w:rPr>
                <w:color w:val="000000" w:themeColor="text1"/>
              </w:rPr>
              <w:t>TBC</w:t>
            </w: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4688858"/>
      <w:r w:rsidRPr="003A262B">
        <w:t>Unit testing</w:t>
      </w:r>
      <w:bookmarkEnd w:id="119"/>
      <w:bookmarkEnd w:id="120"/>
    </w:p>
    <w:p w14:paraId="6C292C50" w14:textId="77777777" w:rsidR="002500A2" w:rsidRDefault="002500A2" w:rsidP="002500A2"/>
    <w:p w14:paraId="0295E650" w14:textId="167ED57E"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2C6533">
        <w:t>5.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312EC7DA" w:rsidR="002500A2" w:rsidRDefault="002500A2" w:rsidP="002500A2">
      <w:r>
        <w:t xml:space="preserve">To illustrate this approach, </w:t>
      </w:r>
      <w:r>
        <w:fldChar w:fldCharType="begin"/>
      </w:r>
      <w:r>
        <w:instrText xml:space="preserve"> REF _Ref522279574 \h </w:instrText>
      </w:r>
      <w:r>
        <w:fldChar w:fldCharType="separate"/>
      </w:r>
      <w:r w:rsidR="002C6533">
        <w:t xml:space="preserve">Code Snippet </w:t>
      </w:r>
      <w:r w:rsidR="002C6533">
        <w:rPr>
          <w:noProof/>
        </w:rPr>
        <w:t>9</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2C6533">
        <w:t xml:space="preserve">Code Snippet </w:t>
      </w:r>
      <w:r w:rsidR="002C6533">
        <w:rPr>
          <w:noProof/>
        </w:rPr>
        <w:t>10</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59760ED9" w:rsidR="002500A2" w:rsidRDefault="00971195" w:rsidP="002500A2">
      <w:r>
        <w:rPr>
          <w:noProof/>
        </w:rPr>
        <mc:AlternateContent>
          <mc:Choice Requires="wps">
            <w:drawing>
              <wp:inline distT="0" distB="0" distL="0" distR="0" wp14:anchorId="21247D24" wp14:editId="4E6D2740">
                <wp:extent cx="5745804" cy="830094"/>
                <wp:effectExtent l="0" t="0" r="7620" b="8255"/>
                <wp:docPr id="80" name="Text Box 80"/>
                <wp:cNvGraphicFramePr/>
                <a:graphic xmlns:a="http://schemas.openxmlformats.org/drawingml/2006/main">
                  <a:graphicData uri="http://schemas.microsoft.com/office/word/2010/wordprocessingShape">
                    <wps:wsp>
                      <wps:cNvSpPr txBox="1"/>
                      <wps:spPr>
                        <a:xfrm>
                          <a:off x="0" y="0"/>
                          <a:ext cx="5745804" cy="830094"/>
                        </a:xfrm>
                        <a:prstGeom prst="rect">
                          <a:avLst/>
                        </a:prstGeom>
                        <a:solidFill>
                          <a:schemeClr val="lt1"/>
                        </a:solidFill>
                        <a:ln w="6350">
                          <a:solidFill>
                            <a:prstClr val="black"/>
                          </a:solidFill>
                        </a:ln>
                      </wps:spPr>
                      <wps:txbx>
                        <w:txbxContent>
                          <w:p w14:paraId="5C82D90F" w14:textId="77777777" w:rsidR="000E4493" w:rsidRDefault="000E4493" w:rsidP="00971195">
                            <w:r>
                              <w:t>def test_onehot():</w:t>
                            </w:r>
                          </w:p>
                          <w:p w14:paraId="22CE09A4" w14:textId="77777777" w:rsidR="000E4493" w:rsidRDefault="000E4493" w:rsidP="00971195">
                            <w:r>
                              <w:t xml:space="preserve">    result = onehot(4, 7)</w:t>
                            </w:r>
                          </w:p>
                          <w:p w14:paraId="55548F5A" w14:textId="77777777" w:rsidR="000E4493" w:rsidRDefault="000E4493" w:rsidP="00971195">
                            <w:r>
                              <w:t xml:space="preserve">    expected = [0, 0, 0, 0, 1, 0, 0]</w:t>
                            </w:r>
                          </w:p>
                          <w:p w14:paraId="257D49E0" w14:textId="280C4112" w:rsidR="000E4493" w:rsidRDefault="000E4493" w:rsidP="00971195">
                            <w:r>
                              <w:t xml:space="preserve">    assert result == exp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247D24" id="Text Box 80" o:spid="_x0000_s1037" type="#_x0000_t202" style="width:452.45pt;height:6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" fillcolor="white [3201]" strokeweight=".5pt">
                <v:textbox>
                  <w:txbxContent>
                    <w:p w14:paraId="5C82D90F" w14:textId="77777777" w:rsidR="000E4493" w:rsidRDefault="000E4493" w:rsidP="00971195">
                      <w:r>
                        <w:t>def test_onehot():</w:t>
                      </w:r>
                    </w:p>
                    <w:p w14:paraId="22CE09A4" w14:textId="77777777" w:rsidR="000E4493" w:rsidRDefault="000E4493" w:rsidP="00971195">
                      <w:r>
                        <w:t xml:space="preserve">    result = onehot(4, 7)</w:t>
                      </w:r>
                    </w:p>
                    <w:p w14:paraId="55548F5A" w14:textId="77777777" w:rsidR="000E4493" w:rsidRDefault="000E4493" w:rsidP="00971195">
                      <w:r>
                        <w:t xml:space="preserve">    expected = [0, 0, 0, 0, 1, 0, 0]</w:t>
                      </w:r>
                    </w:p>
                    <w:p w14:paraId="257D49E0" w14:textId="280C4112" w:rsidR="000E4493" w:rsidRDefault="000E4493" w:rsidP="00971195">
                      <w:r>
                        <w:t xml:space="preserve">    assert result == expected</w:t>
                      </w:r>
                    </w:p>
                  </w:txbxContent>
                </v:textbox>
                <w10:anchorlock/>
              </v:shape>
            </w:pict>
          </mc:Fallback>
        </mc:AlternateContent>
      </w:r>
    </w:p>
    <w:p w14:paraId="59226CDF" w14:textId="65AA1278" w:rsidR="002500A2" w:rsidRDefault="002500A2" w:rsidP="002500A2">
      <w:pPr>
        <w:keepNext/>
      </w:pPr>
    </w:p>
    <w:p w14:paraId="18B77D08" w14:textId="58066733" w:rsidR="002500A2" w:rsidRDefault="002500A2" w:rsidP="002500A2">
      <w:pPr>
        <w:pStyle w:val="Caption"/>
      </w:pPr>
      <w:bookmarkStart w:id="121" w:name="_Ref522279574"/>
      <w:bookmarkStart w:id="122" w:name="_Toc524688827"/>
      <w:r>
        <w:t xml:space="preserve">Code Snippet </w:t>
      </w:r>
      <w:r>
        <w:rPr>
          <w:noProof/>
        </w:rPr>
        <w:fldChar w:fldCharType="begin"/>
      </w:r>
      <w:r>
        <w:rPr>
          <w:noProof/>
        </w:rPr>
        <w:instrText xml:space="preserve"> SEQ Code_Snippet \* ARABIC </w:instrText>
      </w:r>
      <w:r>
        <w:rPr>
          <w:noProof/>
        </w:rPr>
        <w:fldChar w:fldCharType="separate"/>
      </w:r>
      <w:r w:rsidR="002C6533">
        <w:rPr>
          <w:noProof/>
        </w:rPr>
        <w:t>9</w:t>
      </w:r>
      <w:r>
        <w:rPr>
          <w:noProof/>
        </w:rPr>
        <w:fldChar w:fldCharType="end"/>
      </w:r>
      <w:bookmarkEnd w:id="121"/>
      <w:r>
        <w:t xml:space="preserve"> a regular Pytest unit test</w:t>
      </w:r>
      <w:bookmarkEnd w:id="122"/>
    </w:p>
    <w:p w14:paraId="52446376" w14:textId="6E7BDBCA" w:rsidR="002500A2" w:rsidRDefault="00971195" w:rsidP="002500A2">
      <w:r>
        <w:rPr>
          <w:noProof/>
        </w:rPr>
        <w:lastRenderedPageBreak/>
        <mc:AlternateContent>
          <mc:Choice Requires="wps">
            <w:drawing>
              <wp:inline distT="0" distB="0" distL="0" distR="0" wp14:anchorId="20ABD749" wp14:editId="0F970D44">
                <wp:extent cx="5752289" cy="5486400"/>
                <wp:effectExtent l="0" t="0" r="13970" b="12700"/>
                <wp:docPr id="81" name="Text Box 81"/>
                <wp:cNvGraphicFramePr/>
                <a:graphic xmlns:a="http://schemas.openxmlformats.org/drawingml/2006/main">
                  <a:graphicData uri="http://schemas.microsoft.com/office/word/2010/wordprocessingShape">
                    <wps:wsp>
                      <wps:cNvSpPr txBox="1"/>
                      <wps:spPr>
                        <a:xfrm>
                          <a:off x="0" y="0"/>
                          <a:ext cx="5752289" cy="5486400"/>
                        </a:xfrm>
                        <a:prstGeom prst="rect">
                          <a:avLst/>
                        </a:prstGeom>
                        <a:solidFill>
                          <a:schemeClr val="lt1"/>
                        </a:solidFill>
                        <a:ln w="6350">
                          <a:solidFill>
                            <a:prstClr val="black"/>
                          </a:solidFill>
                        </a:ln>
                      </wps:spPr>
                      <wps:txbx>
                        <w:txbxContent>
                          <w:p w14:paraId="7EEF6ED9" w14:textId="77777777" w:rsidR="000E4493" w:rsidRDefault="000E4493" w:rsidP="00971195">
                            <w:r>
                              <w:t>def test_interpolate_one(fs):</w:t>
                            </w:r>
                          </w:p>
                          <w:p w14:paraId="427C76FD" w14:textId="77777777" w:rsidR="000E4493" w:rsidRDefault="000E4493" w:rsidP="00971195">
                            <w:r>
                              <w:t xml:space="preserve">    all_places: Set[str] = {"London", "New York", "Las Vegas"}</w:t>
                            </w:r>
                          </w:p>
                          <w:p w14:paraId="3BEDA100" w14:textId="77777777" w:rsidR="000E4493" w:rsidRDefault="000E4493" w:rsidP="00971195"/>
                          <w:p w14:paraId="264655B8" w14:textId="77777777" w:rsidR="000E4493" w:rsidRDefault="000E4493" w:rsidP="00971195">
                            <w:r>
                              <w:t xml:space="preserve">    all_people: Set[str] = {"Margaret Thatcher", "Ernest Hemingway"}</w:t>
                            </w:r>
                          </w:p>
                          <w:p w14:paraId="735329B7" w14:textId="77777777" w:rsidR="000E4493" w:rsidRDefault="000E4493" w:rsidP="00971195"/>
                          <w:p w14:paraId="58744252" w14:textId="77777777" w:rsidR="000E4493" w:rsidRDefault="000E4493" w:rsidP="00971195">
                            <w:r>
                              <w:t xml:space="preserve">    all_companies: Set[str] = ["Sainsburys", "Tescos", "The White House"]</w:t>
                            </w:r>
                          </w:p>
                          <w:p w14:paraId="7F2132E7" w14:textId="77777777" w:rsidR="000E4493" w:rsidRDefault="000E4493" w:rsidP="00971195"/>
                          <w:p w14:paraId="37AAD66F" w14:textId="77777777" w:rsidR="000E4493" w:rsidRDefault="000E4493" w:rsidP="00971195">
                            <w:r>
                              <w:t xml:space="preserve">    tokenizer = TreebankWordTokenizer()</w:t>
                            </w:r>
                          </w:p>
                          <w:p w14:paraId="2FF12662" w14:textId="77777777" w:rsidR="000E4493" w:rsidRDefault="000E4493" w:rsidP="00971195">
                            <w:r>
                              <w:t xml:space="preserve">    file_contents = "I do recall that Margaret Thatcher was good at finding Sainsburys in London"</w:t>
                            </w:r>
                          </w:p>
                          <w:p w14:paraId="515A5112" w14:textId="77777777" w:rsidR="000E4493" w:rsidRDefault="000E4493" w:rsidP="00971195">
                            <w:r>
                              <w:t xml:space="preserve">    file_path = './hansard_gathering/processed_hansard_data/1976-02-09/Abortion (Amendment) Bill' \</w:t>
                            </w:r>
                          </w:p>
                          <w:p w14:paraId="10E506B8" w14:textId="77777777" w:rsidR="000E4493" w:rsidRDefault="000E4493" w:rsidP="00971195">
                            <w:r>
                              <w:t xml:space="preserve">        + ' (Select Committee).txt'</w:t>
                            </w:r>
                          </w:p>
                          <w:p w14:paraId="3D3F78E4" w14:textId="77777777" w:rsidR="000E4493" w:rsidRDefault="000E4493" w:rsidP="00971195"/>
                          <w:p w14:paraId="470D9792" w14:textId="77777777" w:rsidR="000E4493" w:rsidRDefault="000E4493" w:rsidP="00971195">
                            <w:r>
                              <w:t xml:space="preserve">    interpolated_file_path = './hansard_gathering/interpolated_hansard_data/1976-02-09/Abortion ' \</w:t>
                            </w:r>
                          </w:p>
                          <w:p w14:paraId="6F7CA696" w14:textId="77777777" w:rsidR="000E4493" w:rsidRDefault="000E4493" w:rsidP="00971195">
                            <w:r>
                              <w:t xml:space="preserve">        + '(Amendment) Bill (Select Committee).txt'</w:t>
                            </w:r>
                          </w:p>
                          <w:p w14:paraId="1C0FAD93" w14:textId="77777777" w:rsidR="000E4493" w:rsidRDefault="000E4493" w:rsidP="00971195"/>
                          <w:p w14:paraId="2082953B" w14:textId="77777777" w:rsidR="000E4493" w:rsidRDefault="000E4493" w:rsidP="00971195">
                            <w:r>
                              <w:t xml:space="preserve">    fs.create_file(file_path, contents=file_contents)</w:t>
                            </w:r>
                          </w:p>
                          <w:p w14:paraId="4CA3AE15" w14:textId="77777777" w:rsidR="000E4493" w:rsidRDefault="000E4493" w:rsidP="00971195">
                            <w:r>
                              <w:t xml:space="preserve">    fs.create_file(interpolated_file_path, contents="")</w:t>
                            </w:r>
                          </w:p>
                          <w:p w14:paraId="3E5A3791" w14:textId="77777777" w:rsidR="000E4493" w:rsidRDefault="000E4493" w:rsidP="00971195"/>
                          <w:p w14:paraId="26128AA5" w14:textId="77777777" w:rsidR="000E4493" w:rsidRDefault="000E4493" w:rsidP="00971195">
                            <w:r>
                              <w:t xml:space="preserve">    interpolate_one(file_path, tokenizer, "processed", all_places, all_companies, all_people)</w:t>
                            </w:r>
                          </w:p>
                          <w:p w14:paraId="305DB508" w14:textId="77777777" w:rsidR="000E4493" w:rsidRDefault="000E4493" w:rsidP="00971195"/>
                          <w:p w14:paraId="15F6CCA0" w14:textId="77777777" w:rsidR="000E4493" w:rsidRDefault="000E4493" w:rsidP="00971195">
                            <w:r>
                              <w:t xml:space="preserve">    with open(interpolated_file_path) as f:</w:t>
                            </w:r>
                          </w:p>
                          <w:p w14:paraId="3814CC00" w14:textId="77777777" w:rsidR="000E4493" w:rsidRDefault="000E4493" w:rsidP="00971195">
                            <w:r>
                              <w:t xml:space="preserve">        contents = f.read()</w:t>
                            </w:r>
                          </w:p>
                          <w:p w14:paraId="5C4143DE" w14:textId="10E2E67B" w:rsidR="000E4493" w:rsidRDefault="000E4493" w:rsidP="00971195">
                            <w:r>
                              <w:t xml:space="preserve">    assert contents == "000000000000000003333333333333333300000000000000000000022222222220000111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ABD749" id="Text Box 81" o:spid="_x0000_s1038" type="#_x0000_t202" style="width:452.95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" fillcolor="white [3201]" strokeweight=".5pt">
                <v:textbox>
                  <w:txbxContent>
                    <w:p w14:paraId="7EEF6ED9" w14:textId="77777777" w:rsidR="000E4493" w:rsidRDefault="000E4493" w:rsidP="00971195">
                      <w:r>
                        <w:t>def test_interpolate_one(fs):</w:t>
                      </w:r>
                    </w:p>
                    <w:p w14:paraId="427C76FD" w14:textId="77777777" w:rsidR="000E4493" w:rsidRDefault="000E4493" w:rsidP="00971195">
                      <w:r>
                        <w:t xml:space="preserve">    all_places: Set[str] = {"London", "New York", "Las Vegas"}</w:t>
                      </w:r>
                    </w:p>
                    <w:p w14:paraId="3BEDA100" w14:textId="77777777" w:rsidR="000E4493" w:rsidRDefault="000E4493" w:rsidP="00971195"/>
                    <w:p w14:paraId="264655B8" w14:textId="77777777" w:rsidR="000E4493" w:rsidRDefault="000E4493" w:rsidP="00971195">
                      <w:r>
                        <w:t xml:space="preserve">    all_people: Set[str] = {"Margaret Thatcher", "Ernest Hemingway"}</w:t>
                      </w:r>
                    </w:p>
                    <w:p w14:paraId="735329B7" w14:textId="77777777" w:rsidR="000E4493" w:rsidRDefault="000E4493" w:rsidP="00971195"/>
                    <w:p w14:paraId="58744252" w14:textId="77777777" w:rsidR="000E4493" w:rsidRDefault="000E4493" w:rsidP="00971195">
                      <w:r>
                        <w:t xml:space="preserve">    all_companies: Set[str] = ["Sainsburys", "Tescos", "The White House"]</w:t>
                      </w:r>
                    </w:p>
                    <w:p w14:paraId="7F2132E7" w14:textId="77777777" w:rsidR="000E4493" w:rsidRDefault="000E4493" w:rsidP="00971195"/>
                    <w:p w14:paraId="37AAD66F" w14:textId="77777777" w:rsidR="000E4493" w:rsidRDefault="000E4493" w:rsidP="00971195">
                      <w:r>
                        <w:t xml:space="preserve">    tokenizer = TreebankWordTokenizer()</w:t>
                      </w:r>
                    </w:p>
                    <w:p w14:paraId="2FF12662" w14:textId="77777777" w:rsidR="000E4493" w:rsidRDefault="000E4493" w:rsidP="00971195">
                      <w:r>
                        <w:t xml:space="preserve">    file_contents = "I do recall that Margaret Thatcher was good at finding Sainsburys in London"</w:t>
                      </w:r>
                    </w:p>
                    <w:p w14:paraId="515A5112" w14:textId="77777777" w:rsidR="000E4493" w:rsidRDefault="000E4493" w:rsidP="00971195">
                      <w:r>
                        <w:t xml:space="preserve">    file_path = './hansard_gathering/processed_hansard_data/1976-02-09/Abortion (Amendment) Bill' \</w:t>
                      </w:r>
                    </w:p>
                    <w:p w14:paraId="10E506B8" w14:textId="77777777" w:rsidR="000E4493" w:rsidRDefault="000E4493" w:rsidP="00971195">
                      <w:r>
                        <w:t xml:space="preserve">        + ' (Select Committee).txt'</w:t>
                      </w:r>
                    </w:p>
                    <w:p w14:paraId="3D3F78E4" w14:textId="77777777" w:rsidR="000E4493" w:rsidRDefault="000E4493" w:rsidP="00971195"/>
                    <w:p w14:paraId="470D9792" w14:textId="77777777" w:rsidR="000E4493" w:rsidRDefault="000E4493" w:rsidP="00971195">
                      <w:r>
                        <w:t xml:space="preserve">    interpolated_file_path = './hansard_gathering/interpolated_hansard_data/1976-02-09/Abortion ' \</w:t>
                      </w:r>
                    </w:p>
                    <w:p w14:paraId="6F7CA696" w14:textId="77777777" w:rsidR="000E4493" w:rsidRDefault="000E4493" w:rsidP="00971195">
                      <w:r>
                        <w:t xml:space="preserve">        + '(Amendment) Bill (Select Committee).txt'</w:t>
                      </w:r>
                    </w:p>
                    <w:p w14:paraId="1C0FAD93" w14:textId="77777777" w:rsidR="000E4493" w:rsidRDefault="000E4493" w:rsidP="00971195"/>
                    <w:p w14:paraId="2082953B" w14:textId="77777777" w:rsidR="000E4493" w:rsidRDefault="000E4493" w:rsidP="00971195">
                      <w:r>
                        <w:t xml:space="preserve">    fs.create_file(file_path, contents=file_contents)</w:t>
                      </w:r>
                    </w:p>
                    <w:p w14:paraId="4CA3AE15" w14:textId="77777777" w:rsidR="000E4493" w:rsidRDefault="000E4493" w:rsidP="00971195">
                      <w:r>
                        <w:t xml:space="preserve">    fs.create_file(interpolated_file_path, contents="")</w:t>
                      </w:r>
                    </w:p>
                    <w:p w14:paraId="3E5A3791" w14:textId="77777777" w:rsidR="000E4493" w:rsidRDefault="000E4493" w:rsidP="00971195"/>
                    <w:p w14:paraId="26128AA5" w14:textId="77777777" w:rsidR="000E4493" w:rsidRDefault="000E4493" w:rsidP="00971195">
                      <w:r>
                        <w:t xml:space="preserve">    interpolate_one(file_path, tokenizer, "processed", all_places, all_companies, all_people)</w:t>
                      </w:r>
                    </w:p>
                    <w:p w14:paraId="305DB508" w14:textId="77777777" w:rsidR="000E4493" w:rsidRDefault="000E4493" w:rsidP="00971195"/>
                    <w:p w14:paraId="15F6CCA0" w14:textId="77777777" w:rsidR="000E4493" w:rsidRDefault="000E4493" w:rsidP="00971195">
                      <w:r>
                        <w:t xml:space="preserve">    with open(interpolated_file_path) as f:</w:t>
                      </w:r>
                    </w:p>
                    <w:p w14:paraId="3814CC00" w14:textId="77777777" w:rsidR="000E4493" w:rsidRDefault="000E4493" w:rsidP="00971195">
                      <w:r>
                        <w:t xml:space="preserve">        contents = f.read()</w:t>
                      </w:r>
                    </w:p>
                    <w:p w14:paraId="5C4143DE" w14:textId="10E2E67B" w:rsidR="000E4493" w:rsidRDefault="000E4493" w:rsidP="00971195">
                      <w:r>
                        <w:t xml:space="preserve">    assert contents == "000000000000000003333333333333333300000000000000000000022222222220000111111"</w:t>
                      </w:r>
                    </w:p>
                  </w:txbxContent>
                </v:textbox>
                <w10:anchorlock/>
              </v:shape>
            </w:pict>
          </mc:Fallback>
        </mc:AlternateContent>
      </w:r>
    </w:p>
    <w:p w14:paraId="24A8919E" w14:textId="7E71B4FB" w:rsidR="002500A2" w:rsidRPr="00D84065" w:rsidRDefault="002500A2" w:rsidP="002500A2">
      <w:pPr>
        <w:pStyle w:val="Caption"/>
      </w:pPr>
      <w:bookmarkStart w:id="123" w:name="_Ref522279575"/>
      <w:bookmarkStart w:id="124" w:name="_Toc524688828"/>
      <w:r>
        <w:t xml:space="preserve">Code Snippet </w:t>
      </w:r>
      <w:r>
        <w:rPr>
          <w:noProof/>
        </w:rPr>
        <w:fldChar w:fldCharType="begin"/>
      </w:r>
      <w:r>
        <w:rPr>
          <w:noProof/>
        </w:rPr>
        <w:instrText xml:space="preserve"> SEQ Code_Snippet \* ARABIC </w:instrText>
      </w:r>
      <w:r>
        <w:rPr>
          <w:noProof/>
        </w:rPr>
        <w:fldChar w:fldCharType="separate"/>
      </w:r>
      <w:r w:rsidR="002C6533">
        <w:rPr>
          <w:noProof/>
        </w:rPr>
        <w:t>10</w:t>
      </w:r>
      <w:r>
        <w:rPr>
          <w:noProof/>
        </w:rPr>
        <w:fldChar w:fldCharType="end"/>
      </w:r>
      <w:bookmarkEnd w:id="123"/>
      <w:r>
        <w:t xml:space="preserve"> A Pyfakefs Pytest unit test</w:t>
      </w:r>
      <w:bookmarkEnd w:id="124"/>
    </w:p>
    <w:p w14:paraId="33BB69E0" w14:textId="4B664856" w:rsidR="002500A2" w:rsidRDefault="00456B75" w:rsidP="002500A2">
      <w:r>
        <w:t xml:space="preserve">Unit test coverage for this project is not extensive – most of the effort of evaluation was </w:t>
      </w:r>
      <w:r w:rsidR="00971195">
        <w:t>d</w:t>
      </w:r>
      <w:r>
        <w:t>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5" w:name="_Toc524688859"/>
      <w:r>
        <w:t>Overall evaluation</w:t>
      </w:r>
      <w:bookmarkEnd w:id="125"/>
    </w:p>
    <w:p w14:paraId="2DB29FDB" w14:textId="77777777" w:rsidR="002500A2" w:rsidRDefault="002500A2" w:rsidP="002500A2"/>
    <w:p w14:paraId="38AB6448" w14:textId="574EF0BD"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2C6533">
        <w:rPr>
          <w:color w:val="000000" w:themeColor="text1"/>
        </w:rPr>
        <w:t>8</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7773DA04"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w:t>
      </w:r>
      <w:r>
        <w:rPr>
          <w:color w:val="000000" w:themeColor="text1"/>
        </w:rPr>
        <w:lastRenderedPageBreak/>
        <w:t xml:space="preserve">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2C6533">
        <w:t xml:space="preserve">Figure </w:t>
      </w:r>
      <w:r w:rsidR="002C6533">
        <w:rPr>
          <w:noProof/>
        </w:rPr>
        <w:t>19</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2C6533">
        <w:t xml:space="preserve">Figure </w:t>
      </w:r>
      <w:r w:rsidR="002C6533">
        <w:rPr>
          <w:noProof/>
        </w:rPr>
        <w:t>20</w:t>
      </w:r>
      <w:r>
        <w:rPr>
          <w:color w:val="000000" w:themeColor="text1"/>
        </w:rPr>
        <w:fldChar w:fldCharType="end"/>
      </w:r>
      <w:r>
        <w:rPr>
          <w:color w:val="000000" w:themeColor="text1"/>
        </w:rPr>
        <w:t xml:space="preserve"> of post-NE annotation.</w:t>
      </w:r>
    </w:p>
    <w:p w14:paraId="6899C837" w14:textId="681C3594" w:rsidR="002500A2" w:rsidRDefault="009E0565" w:rsidP="002500A2">
      <w:pPr>
        <w:rPr>
          <w:b/>
          <w:color w:val="FF0000"/>
        </w:rPr>
      </w:pPr>
      <w:r>
        <w:rPr>
          <w:b/>
          <w:noProof/>
          <w:color w:val="FF0000"/>
        </w:rPr>
        <mc:AlternateContent>
          <mc:Choice Requires="wps">
            <w:drawing>
              <wp:inline distT="0" distB="0" distL="0" distR="0" wp14:anchorId="1D4058A4" wp14:editId="00366228">
                <wp:extent cx="5527040" cy="2357120"/>
                <wp:effectExtent l="0" t="0" r="10160" b="17780"/>
                <wp:docPr id="17" name="Text Box 17"/>
                <wp:cNvGraphicFramePr/>
                <a:graphic xmlns:a="http://schemas.openxmlformats.org/drawingml/2006/main">
                  <a:graphicData uri="http://schemas.microsoft.com/office/word/2010/wordprocessingShape">
                    <wps:wsp>
                      <wps:cNvSpPr txBox="1"/>
                      <wps:spPr>
                        <a:xfrm>
                          <a:off x="0" y="0"/>
                          <a:ext cx="5527040" cy="2357120"/>
                        </a:xfrm>
                        <a:prstGeom prst="rect">
                          <a:avLst/>
                        </a:prstGeom>
                        <a:solidFill>
                          <a:schemeClr val="lt1"/>
                        </a:solidFill>
                        <a:ln w="6350">
                          <a:solidFill>
                            <a:prstClr val="black"/>
                          </a:solidFill>
                        </a:ln>
                      </wps:spPr>
                      <wps:txbx>
                        <w:txbxContent>
                          <w:p w14:paraId="37E49578" w14:textId="77777777" w:rsidR="000E4493" w:rsidRPr="00B94E57" w:rsidRDefault="000E4493"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0E4493" w:rsidRDefault="000E44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4058A4" id="Text Box 17" o:spid="_x0000_s1039" type="#_x0000_t202" style="width:435.2pt;height:1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" fillcolor="white [3201]" strokeweight=".5pt">
                <v:textbox>
                  <w:txbxContent>
                    <w:p w14:paraId="37E49578" w14:textId="77777777" w:rsidR="000E4493" w:rsidRPr="00B94E57" w:rsidRDefault="000E4493"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0E4493" w:rsidRDefault="000E4493"/>
                  </w:txbxContent>
                </v:textbox>
                <w10:anchorlock/>
              </v:shape>
            </w:pict>
          </mc:Fallback>
        </mc:AlternateContent>
      </w:r>
    </w:p>
    <w:p w14:paraId="6EA2E728" w14:textId="692B9480" w:rsidR="002500A2" w:rsidRDefault="002500A2" w:rsidP="002500A2">
      <w:pPr>
        <w:keepNext/>
      </w:pPr>
    </w:p>
    <w:p w14:paraId="7A8AC910" w14:textId="35657055" w:rsidR="002500A2" w:rsidRDefault="002500A2" w:rsidP="002500A2">
      <w:pPr>
        <w:pStyle w:val="Caption"/>
        <w:rPr>
          <w:b/>
          <w:color w:val="FF0000"/>
        </w:rPr>
      </w:pPr>
      <w:bookmarkStart w:id="126" w:name="_Ref522791592"/>
      <w:bookmarkStart w:id="127" w:name="_Toc52468880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19</w:t>
      </w:r>
      <w:r w:rsidR="00A571E0">
        <w:rPr>
          <w:noProof/>
        </w:rPr>
        <w:fldChar w:fldCharType="end"/>
      </w:r>
      <w:bookmarkEnd w:id="126"/>
      <w:r>
        <w:t xml:space="preserve"> Example Hansard text before NE annotations - SimpleGUI</w:t>
      </w:r>
      <w:bookmarkEnd w:id="127"/>
    </w:p>
    <w:p w14:paraId="39505B6E" w14:textId="30498543" w:rsidR="002500A2" w:rsidRDefault="009E0565" w:rsidP="002500A2">
      <w:pPr>
        <w:rPr>
          <w:b/>
          <w:color w:val="FF0000"/>
        </w:rPr>
      </w:pPr>
      <w:r>
        <w:rPr>
          <w:b/>
          <w:noProof/>
          <w:color w:val="FF0000"/>
        </w:rPr>
        <mc:AlternateContent>
          <mc:Choice Requires="wps">
            <w:drawing>
              <wp:inline distT="0" distB="0" distL="0" distR="0" wp14:anchorId="0F8A1C88" wp14:editId="69FF094F">
                <wp:extent cx="5821680" cy="1554480"/>
                <wp:effectExtent l="0" t="0" r="7620" b="7620"/>
                <wp:docPr id="18" name="Text Box 18"/>
                <wp:cNvGraphicFramePr/>
                <a:graphic xmlns:a="http://schemas.openxmlformats.org/drawingml/2006/main">
                  <a:graphicData uri="http://schemas.microsoft.com/office/word/2010/wordprocessingShape">
                    <wps:wsp>
                      <wps:cNvSpPr txBox="1"/>
                      <wps:spPr>
                        <a:xfrm>
                          <a:off x="0" y="0"/>
                          <a:ext cx="5821680" cy="1554480"/>
                        </a:xfrm>
                        <a:prstGeom prst="rect">
                          <a:avLst/>
                        </a:prstGeom>
                        <a:solidFill>
                          <a:schemeClr val="lt1"/>
                        </a:solidFill>
                        <a:ln w="6350">
                          <a:solidFill>
                            <a:prstClr val="black"/>
                          </a:solidFill>
                        </a:ln>
                      </wps:spPr>
                      <wps:txbx>
                        <w:txbxContent>
                          <w:p w14:paraId="5D4322C9" w14:textId="0976D094" w:rsidR="000E4493" w:rsidRPr="009E0565" w:rsidRDefault="000E4493">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F8A1C88" id="Text Box 18" o:spid="_x0000_s1040" type="#_x0000_t202" style="width:458.4pt;height:12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" fillcolor="white [3201]" strokeweight=".5pt">
                <v:textbox>
                  <w:txbxContent>
                    <w:p w14:paraId="5D4322C9" w14:textId="0976D094" w:rsidR="000E4493" w:rsidRPr="009E0565" w:rsidRDefault="000E4493">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v:textbox>
                <w10:anchorlock/>
              </v:shape>
            </w:pict>
          </mc:Fallback>
        </mc:AlternateContent>
      </w:r>
    </w:p>
    <w:p w14:paraId="5AD06519" w14:textId="31A8846E" w:rsidR="002500A2" w:rsidRDefault="002500A2" w:rsidP="002500A2">
      <w:pPr>
        <w:keepNext/>
      </w:pPr>
    </w:p>
    <w:p w14:paraId="07C35DA2" w14:textId="39985133" w:rsidR="002500A2" w:rsidRPr="00561904" w:rsidRDefault="002500A2" w:rsidP="002500A2">
      <w:pPr>
        <w:pStyle w:val="Caption"/>
        <w:rPr>
          <w:b/>
          <w:color w:val="FF0000"/>
        </w:rPr>
      </w:pPr>
      <w:bookmarkStart w:id="128" w:name="_Ref522791594"/>
      <w:bookmarkStart w:id="129" w:name="_Toc52468880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0</w:t>
      </w:r>
      <w:r w:rsidR="00A571E0">
        <w:rPr>
          <w:noProof/>
        </w:rPr>
        <w:fldChar w:fldCharType="end"/>
      </w:r>
      <w:bookmarkEnd w:id="128"/>
      <w:r>
        <w:t xml:space="preserve"> Example Hansard text after NE annotations - SimpleGUI</w:t>
      </w:r>
      <w:bookmarkEnd w:id="129"/>
    </w:p>
    <w:p w14:paraId="6DE6A169" w14:textId="787F0771" w:rsidR="00157E1E" w:rsidRDefault="00157E1E">
      <w:r>
        <w:br w:type="page"/>
      </w:r>
    </w:p>
    <w:p w14:paraId="664F6066" w14:textId="5FD89847" w:rsidR="001C0273" w:rsidRDefault="001C0273" w:rsidP="001C0273">
      <w:pPr>
        <w:pStyle w:val="Heading1"/>
      </w:pPr>
      <w:bookmarkStart w:id="130" w:name="_Ref522794036"/>
      <w:bookmarkStart w:id="131" w:name="_Ref523154527"/>
      <w:bookmarkStart w:id="132" w:name="_Toc524688860"/>
      <w:r>
        <w:lastRenderedPageBreak/>
        <w:t>Graphical User Interface</w:t>
      </w:r>
      <w:bookmarkEnd w:id="130"/>
      <w:bookmarkEnd w:id="131"/>
      <w:bookmarkEnd w:id="132"/>
    </w:p>
    <w:p w14:paraId="3006D949" w14:textId="2F05D895" w:rsidR="00D72AB6" w:rsidRDefault="00D72AB6" w:rsidP="00D72AB6">
      <w:pPr>
        <w:pStyle w:val="Heading2"/>
      </w:pPr>
      <w:bookmarkStart w:id="133" w:name="_Toc524688861"/>
      <w:r>
        <w:t>Simple-GUI</w:t>
      </w:r>
      <w:bookmarkEnd w:id="133"/>
    </w:p>
    <w:p w14:paraId="0E52A778" w14:textId="77777777" w:rsidR="00D72AB6" w:rsidRPr="00D72AB6" w:rsidRDefault="00D72AB6" w:rsidP="00D72AB6"/>
    <w:p w14:paraId="54DB1DD4" w14:textId="684DC4E3"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rsidR="002C6533">
        <w:t>8.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AE61ED0"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2C6533">
        <w:t xml:space="preserve">Figure </w:t>
      </w:r>
      <w:r w:rsidR="002C6533">
        <w:rPr>
          <w:noProof/>
        </w:rPr>
        <w:t>21</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3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A61AEE2" w:rsidR="00C83AB7" w:rsidRDefault="009911B3" w:rsidP="009911B3">
      <w:pPr>
        <w:pStyle w:val="Caption"/>
      </w:pPr>
      <w:bookmarkStart w:id="134" w:name="_Ref522736737"/>
      <w:bookmarkStart w:id="135" w:name="_Toc52468880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1</w:t>
      </w:r>
      <w:r w:rsidR="00A571E0">
        <w:rPr>
          <w:noProof/>
        </w:rPr>
        <w:fldChar w:fldCharType="end"/>
      </w:r>
      <w:bookmarkEnd w:id="134"/>
      <w:r>
        <w:t xml:space="preserve"> Simple</w:t>
      </w:r>
      <w:r w:rsidR="00544A9B">
        <w:t>-</w:t>
      </w:r>
      <w:r>
        <w:t>GUI basic design</w:t>
      </w:r>
      <w:bookmarkEnd w:id="135"/>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 xml:space="preserve">minutes even on </w:t>
      </w:r>
      <w:r w:rsidR="002E67F6">
        <w:lastRenderedPageBreak/>
        <w:t>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0B002A97"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2C6533">
        <w:t xml:space="preserve">Figure </w:t>
      </w:r>
      <w:r w:rsidR="002C6533">
        <w:rPr>
          <w:noProof/>
        </w:rPr>
        <w:t>21</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36" w:name="_Ref523397112"/>
      <w:bookmarkStart w:id="137" w:name="_Toc524688862"/>
      <w:r>
        <w:t>Samtla Integration</w:t>
      </w:r>
      <w:bookmarkEnd w:id="136"/>
      <w:bookmarkEnd w:id="137"/>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4A03F50F" w:rsidR="00157E1E" w:rsidRDefault="008E2073" w:rsidP="001C0273">
      <w:r>
        <w:lastRenderedPageBreak/>
        <w:t>As of this writing, on</w:t>
      </w:r>
      <w:r w:rsidR="008837AB">
        <w:t xml:space="preserve"> 14</w:t>
      </w:r>
      <w:r w:rsidR="008837AB" w:rsidRPr="008837AB">
        <w:rPr>
          <w:vertAlign w:val="superscript"/>
        </w:rPr>
        <w:t>th</w:t>
      </w:r>
      <w:r w:rsidR="008837AB">
        <w:t xml:space="preserve"> September</w:t>
      </w:r>
      <w:r>
        <w:t xml:space="preserve"> 2018, the loading of Hansard data into Samtla is </w:t>
      </w:r>
      <w:r w:rsidR="008837AB">
        <w:t>complete for a number of sample days (the whole dataset was found to take too long)</w:t>
      </w:r>
      <w:r w:rsidR="000D6AAB">
        <w:t>, including 17</w:t>
      </w:r>
      <w:r w:rsidR="000D6AAB" w:rsidRPr="000D6AAB">
        <w:rPr>
          <w:vertAlign w:val="superscript"/>
        </w:rPr>
        <w:t>th</w:t>
      </w:r>
      <w:r w:rsidR="000D6AAB">
        <w:t xml:space="preserve"> May 2018</w:t>
      </w:r>
      <w:r>
        <w:t xml:space="preserve">. </w:t>
      </w:r>
      <w:r w:rsidR="00041EBA">
        <w:t>This project’s</w:t>
      </w:r>
      <w:r>
        <w:t xml:space="preserve"> Javascript and Flask server code</w:t>
      </w:r>
      <w:r w:rsidR="008837AB">
        <w:t xml:space="preserve"> has been uploaded to the</w:t>
      </w:r>
      <w:r w:rsidR="000573CE">
        <w:t xml:space="preserve"> Birkbeck</w:t>
      </w:r>
      <w:r w:rsidR="008837AB">
        <w:t xml:space="preserve"> server Victoria2a, but there are still some </w:t>
      </w:r>
      <w:r w:rsidR="00CC5E62">
        <w:t xml:space="preserve">Python </w:t>
      </w:r>
      <w:r w:rsidR="008837AB">
        <w:t>library dependencies problems to be sorted before the integration can be demonstrated on Samtla.</w:t>
      </w:r>
    </w:p>
    <w:p w14:paraId="14DD2E13" w14:textId="77777777" w:rsidR="00157E1E" w:rsidRDefault="00157E1E">
      <w:r>
        <w:br w:type="page"/>
      </w:r>
    </w:p>
    <w:p w14:paraId="70AEAF57" w14:textId="51945181" w:rsidR="006F14DB" w:rsidRDefault="006F14DB" w:rsidP="00FE6F9D">
      <w:pPr>
        <w:pStyle w:val="Heading1"/>
      </w:pPr>
      <w:bookmarkStart w:id="138" w:name="_Toc524688863"/>
      <w:r w:rsidRPr="00FE6F9D">
        <w:lastRenderedPageBreak/>
        <w:t>Summary and Conclusions</w:t>
      </w:r>
      <w:bookmarkEnd w:id="138"/>
    </w:p>
    <w:p w14:paraId="4207AC43" w14:textId="0F299B5E" w:rsidR="00D75AF0" w:rsidRDefault="00D75AF0" w:rsidP="00EB2FAB">
      <w:pPr>
        <w:pStyle w:val="Heading2"/>
      </w:pPr>
      <w:bookmarkStart w:id="139" w:name="_Toc524688864"/>
      <w:r>
        <w:t>Pre-processing is hard</w:t>
      </w:r>
      <w:bookmarkEnd w:id="139"/>
    </w:p>
    <w:p w14:paraId="4A3A13C1" w14:textId="3114AC34" w:rsidR="00400691" w:rsidRDefault="00400691" w:rsidP="00400691"/>
    <w:p w14:paraId="011F1F9C" w14:textId="4E0A48C6"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r w:rsidR="00C81B46">
        <w:t xml:space="preserve"> Also the accidental corruption or deletion of data, and consequent restoration from backups, necessitates the taking of rigorous backups at each stage of processing, adding to the time taken.</w:t>
      </w:r>
    </w:p>
    <w:p w14:paraId="67DA1624" w14:textId="34903FFD" w:rsidR="00C91848" w:rsidRDefault="00C91848" w:rsidP="00400691"/>
    <w:p w14:paraId="1CF3AFBE" w14:textId="06CC13AF" w:rsidR="00C91848" w:rsidRDefault="00C91848" w:rsidP="00400691">
      <w:r>
        <w:t xml:space="preserve">The work of the TheyWorkForYou API makes </w:t>
      </w:r>
      <w:r w:rsidR="00CD44D6">
        <w:t>downloading and labelling of data</w:t>
      </w:r>
      <w:r>
        <w:t xml:space="preserve">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40" w:name="_Ref521576199"/>
      <w:bookmarkStart w:id="141" w:name="_Toc524688865"/>
      <w:r>
        <w:t>Automated l</w:t>
      </w:r>
      <w:r w:rsidR="00D75AF0">
        <w:t>abelling is hard</w:t>
      </w:r>
      <w:bookmarkEnd w:id="140"/>
      <w:bookmarkEnd w:id="141"/>
    </w:p>
    <w:p w14:paraId="7FB46B9B" w14:textId="47911EC1" w:rsidR="00E71B69" w:rsidRDefault="00E71B69" w:rsidP="00E71B69"/>
    <w:p w14:paraId="65926235" w14:textId="4F673715"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rsidR="002C6533">
        <w:t>7.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655394EB"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2C6533">
        <w:t>5.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4F38F02A"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2C6533">
        <w:t>6.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42" w:name="_Ref523756092"/>
      <w:bookmarkStart w:id="143" w:name="_Toc524688866"/>
      <w:r>
        <w:t>Sentence tokenization is hard</w:t>
      </w:r>
      <w:bookmarkEnd w:id="142"/>
      <w:bookmarkEnd w:id="143"/>
    </w:p>
    <w:p w14:paraId="3DE07578" w14:textId="77777777" w:rsidR="00343898" w:rsidRPr="00343898" w:rsidRDefault="00343898" w:rsidP="00343898"/>
    <w:p w14:paraId="7889A0B3" w14:textId="1710DE9E"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2C6533">
        <w:t>6.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44" w:name="_Toc524688867"/>
      <w:r>
        <w:t>Neural networks are slow</w:t>
      </w:r>
      <w:r w:rsidR="00B01359">
        <w:t xml:space="preserve"> and opaque</w:t>
      </w:r>
      <w:bookmarkEnd w:id="144"/>
    </w:p>
    <w:p w14:paraId="785F2B85" w14:textId="52A95145" w:rsidR="003D155A" w:rsidRDefault="003D155A" w:rsidP="00E71B69"/>
    <w:p w14:paraId="1653427F" w14:textId="7B79364A" w:rsidR="000907DB" w:rsidRDefault="00FB716D" w:rsidP="00E71B69">
      <w:r>
        <w:t xml:space="preserve">As detailed in </w:t>
      </w:r>
      <w:r>
        <w:fldChar w:fldCharType="begin"/>
      </w:r>
      <w:r>
        <w:instrText xml:space="preserve"> REF _Ref522276945 \r \h </w:instrText>
      </w:r>
      <w:r>
        <w:fldChar w:fldCharType="separate"/>
      </w:r>
      <w:r w:rsidR="002C6533">
        <w:t>7.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w:t>
      </w:r>
      <w:r w:rsidR="000907DB">
        <w:t xml:space="preserve"> Even running cross-validatio</w:t>
      </w:r>
      <w:r w:rsidR="00DF68F0">
        <w:t xml:space="preserve">n took more than 3 weeks to run, on </w:t>
      </w:r>
      <w:r w:rsidR="00EC5FFC">
        <w:t>a large Birkbeck server.</w:t>
      </w:r>
    </w:p>
    <w:p w14:paraId="6C856BAA" w14:textId="77777777" w:rsidR="000907DB" w:rsidRDefault="000907DB" w:rsidP="00E71B69"/>
    <w:p w14:paraId="449FA1A7" w14:textId="55804F38" w:rsidR="00FB716D" w:rsidRDefault="00B01359" w:rsidP="00E71B69">
      <w:r>
        <w:t>Configuration of hyper-parameters i</w:t>
      </w:r>
      <w:r w:rsidR="00015A62">
        <w:t>s still something of a dark art;</w:t>
      </w:r>
      <w:r>
        <w:t xml:space="preserve"> </w:t>
      </w:r>
      <w:r w:rsidR="00015A62">
        <w:t xml:space="preserve">one approach is </w:t>
      </w:r>
      <w:r>
        <w:t xml:space="preserve">to simply run the model many thousands of </w:t>
      </w:r>
      <w:r w:rsidR="00262C29">
        <w:t>times</w:t>
      </w:r>
      <w:r w:rsidR="00015A62">
        <w:t xml:space="preserve"> with different hyperparameters,</w:t>
      </w:r>
      <w:r w:rsidR="00262C29">
        <w:t xml:space="preserve"> and</w:t>
      </w:r>
      <w:r w:rsidR="00015A62">
        <w:t xml:space="preserve"> choose </w:t>
      </w:r>
      <w:r>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45" w:name="_Ref523392855"/>
      <w:bookmarkStart w:id="146" w:name="_Toc524688868"/>
      <w:r>
        <w:t>Future</w:t>
      </w:r>
      <w:r w:rsidR="003D155A">
        <w:t xml:space="preserve"> work</w:t>
      </w:r>
      <w:bookmarkEnd w:id="145"/>
      <w:bookmarkEnd w:id="146"/>
    </w:p>
    <w:p w14:paraId="7E96B3DF" w14:textId="767F749C" w:rsidR="003D155A" w:rsidRDefault="003D155A" w:rsidP="003D155A"/>
    <w:p w14:paraId="5331A955" w14:textId="02D09656"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w:t>
      </w:r>
      <w:r w:rsidR="000E4493">
        <w:t xml:space="preserve"> (the code </w:t>
      </w:r>
      <w:r w:rsidR="00DE25A0">
        <w:t>to utilise</w:t>
      </w:r>
      <w:r w:rsidR="000E4493">
        <w:t xml:space="preserve"> the fit_g</w:t>
      </w:r>
      <w:r w:rsidR="00CF5B79">
        <w:t>enerator method has already been written and submitted as part of this project)</w:t>
      </w:r>
      <w:r w:rsidR="00AC72C6">
        <w:t>. This would require overcoming the out-of-memory errors encountered in this project</w:t>
      </w:r>
      <w:r w:rsidR="003D155A">
        <w:t>.</w:t>
      </w:r>
    </w:p>
    <w:p w14:paraId="54D3587C" w14:textId="77777777" w:rsidR="00AC72C6" w:rsidRDefault="00AC72C6" w:rsidP="003D155A"/>
    <w:p w14:paraId="4A87BBEA" w14:textId="17FFC74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2C6533">
        <w:t>9.2</w:t>
      </w:r>
      <w:r>
        <w:fldChar w:fldCharType="end"/>
      </w:r>
      <w:r>
        <w:t xml:space="preserve">. A manual labelling effort could greatly improve the quality of data to train from. </w:t>
      </w:r>
    </w:p>
    <w:p w14:paraId="59E9095C" w14:textId="77777777" w:rsidR="0089379E" w:rsidRDefault="0089379E" w:rsidP="003D155A"/>
    <w:p w14:paraId="12A97598" w14:textId="4A41E48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w:t>
      </w:r>
      <w:r w:rsidR="00EC203E">
        <w:t>span</w:t>
      </w:r>
      <w:r w:rsidR="00684D0B">
        <w:t xml:space="preserve"> of time. Perhaps their content is simply too broad to be considered as a single genre. </w:t>
      </w:r>
      <w:r w:rsidR="00E64D33">
        <w:t>If that were true</w:t>
      </w:r>
      <w:r w:rsidR="00684D0B">
        <w:t>, better results could hypothetically be achieved by filtering Hansard debates down to those on similar topics, such as transportation, or international affairs.</w:t>
      </w:r>
    </w:p>
    <w:p w14:paraId="7742F0AF" w14:textId="5E186282" w:rsidR="00D17099" w:rsidRDefault="00D17099" w:rsidP="003D155A"/>
    <w:p w14:paraId="6887F5A8" w14:textId="4F414E45" w:rsidR="00D17099" w:rsidRDefault="00D17099" w:rsidP="003D155A">
      <w:r>
        <w:t>A bug was discovered right at the end of this project, whereby a few documents were repeated across multiple datasets. 84 documents were found to be repeated, over the 1584 documents in the datasets used for the ‘Toy’ datasets. This was caused by the XML responses from the TheyWorkForYou unexpectedly containing all debates for a given day, when the HTML responses contain just one debate each. This does mean that the model may have been evaluated on some data on which it was trained</w:t>
      </w:r>
      <w:r w:rsidR="009925EA">
        <w:t xml:space="preserve"> in up to 5% of the documents in the ‘train’ dataset</w:t>
      </w:r>
      <w:bookmarkStart w:id="147" w:name="_GoBack"/>
      <w:bookmarkEnd w:id="147"/>
      <w:r>
        <w:t>. The XML-downloading code has since been fixed, but all the data should be downloaded again and re-processed to re-validate the accuracy statistics given above.</w:t>
      </w:r>
    </w:p>
    <w:p w14:paraId="4630BA5E" w14:textId="566A9146" w:rsidR="0089379E" w:rsidRDefault="0089379E" w:rsidP="003D155A"/>
    <w:p w14:paraId="5153FE33" w14:textId="04B94494" w:rsidR="00157E1E"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88A487" w14:textId="77777777" w:rsidR="00157E1E" w:rsidRDefault="00157E1E">
      <w:r>
        <w:br w:type="page"/>
      </w:r>
    </w:p>
    <w:p w14:paraId="52E6FC38" w14:textId="77777777" w:rsidR="006F14DB" w:rsidRPr="00FE6F9D" w:rsidRDefault="006F14DB" w:rsidP="00FE6F9D">
      <w:pPr>
        <w:pStyle w:val="Heading1"/>
      </w:pPr>
      <w:bookmarkStart w:id="148" w:name="_Toc524688869"/>
      <w:r w:rsidRPr="00FE6F9D">
        <w:lastRenderedPageBreak/>
        <w:t>References</w:t>
      </w:r>
      <w:bookmarkEnd w:id="148"/>
    </w:p>
    <w:p w14:paraId="0266E0AA" w14:textId="2F9EB614" w:rsidR="006F14DB" w:rsidRDefault="006F14DB" w:rsidP="009871F6"/>
    <w:p w14:paraId="76BBFBE6" w14:textId="1135176F" w:rsidR="00FA36AC" w:rsidRDefault="00FA36AC" w:rsidP="009871F6">
      <w:r>
        <w:t xml:space="preserve">The following publications were quoted </w:t>
      </w:r>
      <w:r w:rsidR="00B63A4E">
        <w:t>in this report and the proposal,</w:t>
      </w:r>
      <w:r>
        <w:t xml:space="preserve"> and used as the theoretical underpinning for this project:</w:t>
      </w:r>
    </w:p>
    <w:p w14:paraId="346CD282" w14:textId="3D14E801" w:rsidR="00FA36AC" w:rsidRDefault="00FA36AC" w:rsidP="009871F6"/>
    <w:p w14:paraId="56005CCF" w14:textId="77777777" w:rsid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Harris, M. </w:t>
      </w:r>
      <w:r w:rsidRPr="002D2A3C">
        <w:rPr>
          <w:rFonts w:ascii="Calibri" w:hAnsi="Calibri" w:cs="Calibri"/>
          <w:i/>
          <w:iCs/>
          <w:noProof/>
        </w:rPr>
        <w:t>et al.</w:t>
      </w:r>
      <w:r w:rsidRPr="002D2A3C">
        <w:rPr>
          <w:rFonts w:ascii="Calibri" w:hAnsi="Calibri" w:cs="Calibri"/>
          <w:noProof/>
        </w:rPr>
        <w:t xml:space="preserve"> (2014) ‘The anatomy of a search and mining system for digital humanities’, </w:t>
      </w:r>
      <w:r w:rsidRPr="002D2A3C">
        <w:rPr>
          <w:rFonts w:ascii="Calibri" w:hAnsi="Calibri" w:cs="Calibri"/>
          <w:i/>
          <w:iCs/>
          <w:noProof/>
        </w:rPr>
        <w:t>Proceedings of the ACM/IEEE Joint Conference on Digital Libraries</w:t>
      </w:r>
      <w:r w:rsidRPr="002D2A3C">
        <w:rPr>
          <w:rFonts w:ascii="Calibri" w:hAnsi="Calibri" w:cs="Calibri"/>
          <w:noProof/>
        </w:rPr>
        <w:t>, (August), pp. 165–168. doi: 10.1109/JCDL.2014.6970163.</w:t>
      </w:r>
    </w:p>
    <w:p w14:paraId="66F558D3" w14:textId="77777777" w:rsidR="002D2A3C" w:rsidRPr="002D2A3C" w:rsidRDefault="002D2A3C" w:rsidP="002D2A3C">
      <w:pPr>
        <w:widowControl w:val="0"/>
        <w:autoSpaceDE w:val="0"/>
        <w:autoSpaceDN w:val="0"/>
        <w:adjustRightInd w:val="0"/>
        <w:rPr>
          <w:rFonts w:ascii="Calibri" w:hAnsi="Calibri" w:cs="Calibri"/>
          <w:noProof/>
        </w:rPr>
      </w:pPr>
    </w:p>
    <w:p w14:paraId="6D5D7882" w14:textId="77777777" w:rsidR="002D2A3C" w:rsidRP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Jurafsky, D. and Martin, J. H. (2009) </w:t>
      </w:r>
      <w:r w:rsidRPr="002D2A3C">
        <w:rPr>
          <w:rFonts w:ascii="Calibri" w:hAnsi="Calibri" w:cs="Calibri"/>
          <w:i/>
          <w:iCs/>
          <w:noProof/>
        </w:rPr>
        <w:t>Speech and language processing : an introduction to natural language processing, computational linguistics, and speech recognition</w:t>
      </w:r>
      <w:r w:rsidRPr="002D2A3C">
        <w:rPr>
          <w:rFonts w:ascii="Calibri" w:hAnsi="Calibri" w:cs="Calibri"/>
          <w:noProof/>
        </w:rPr>
        <w:t>. Second. Pearson/Prentice Hall.</w:t>
      </w:r>
    </w:p>
    <w:p w14:paraId="661530DC" w14:textId="77777777" w:rsidR="002D2A3C" w:rsidRDefault="002D2A3C" w:rsidP="009871F6"/>
    <w:p w14:paraId="74B7C555" w14:textId="132BAAB9" w:rsid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0D414085" w14:textId="77777777" w:rsidR="002D2A3C" w:rsidRPr="000155BF" w:rsidRDefault="002D2A3C" w:rsidP="000155BF">
      <w:pPr>
        <w:widowControl w:val="0"/>
        <w:autoSpaceDE w:val="0"/>
        <w:autoSpaceDN w:val="0"/>
        <w:adjustRightInd w:val="0"/>
        <w:rPr>
          <w:rFonts w:ascii="Calibri" w:hAnsi="Calibri" w:cs="Calibri"/>
          <w:noProof/>
          <w:lang w:val="en-US"/>
        </w:rPr>
      </w:pPr>
    </w:p>
    <w:p w14:paraId="491A4E02" w14:textId="34C3C689" w:rsidR="000155BF" w:rsidRDefault="000155BF" w:rsidP="000155BF">
      <w:pPr>
        <w:widowControl w:val="0"/>
        <w:autoSpaceDE w:val="0"/>
        <w:autoSpaceDN w:val="0"/>
        <w:adjustRightInd w:val="0"/>
        <w:rPr>
          <w:rFonts w:ascii="Calibri" w:hAnsi="Calibri" w:cs="Calibri"/>
          <w:noProof/>
          <w:lang w:val="en-US"/>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55A44C3C" w14:textId="77777777" w:rsidR="002D2A3C" w:rsidRDefault="002D2A3C" w:rsidP="000155BF">
      <w:pPr>
        <w:widowControl w:val="0"/>
        <w:autoSpaceDE w:val="0"/>
        <w:autoSpaceDN w:val="0"/>
        <w:adjustRightInd w:val="0"/>
        <w:rPr>
          <w:rFonts w:ascii="Calibri" w:hAnsi="Calibri" w:cs="Calibri"/>
          <w:noProof/>
          <w:lang w:val="en-US"/>
        </w:rPr>
      </w:pPr>
    </w:p>
    <w:p w14:paraId="1B932922" w14:textId="79A543A0" w:rsidR="002D2A3C" w:rsidRPr="00C71440" w:rsidRDefault="00C71440" w:rsidP="00C71440">
      <w:pPr>
        <w:widowControl w:val="0"/>
        <w:autoSpaceDE w:val="0"/>
        <w:autoSpaceDN w:val="0"/>
        <w:adjustRightInd w:val="0"/>
        <w:rPr>
          <w:rFonts w:ascii="Calibri" w:hAnsi="Calibri" w:cs="Calibri"/>
          <w:noProof/>
        </w:rPr>
      </w:pPr>
      <w:r w:rsidRPr="00C71440">
        <w:rPr>
          <w:rFonts w:ascii="Calibri" w:hAnsi="Calibri" w:cs="Calibri"/>
          <w:noProof/>
        </w:rPr>
        <w:t>Smarr, J. and Manning, C. D. (2002) ‘Classifying Unknown Proper Noun Phrases Without Context’.</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426AB843" w:rsidR="00433D85" w:rsidRDefault="002D2A3C" w:rsidP="000155BF">
      <w:pPr>
        <w:widowControl w:val="0"/>
        <w:autoSpaceDE w:val="0"/>
        <w:autoSpaceDN w:val="0"/>
        <w:adjustRightInd w:val="0"/>
        <w:rPr>
          <w:color w:val="000000" w:themeColor="text1"/>
        </w:rPr>
      </w:pPr>
      <w:r>
        <w:rPr>
          <w:color w:val="000000" w:themeColor="text1"/>
        </w:rPr>
        <w:t>The</w:t>
      </w:r>
      <w:r w:rsidR="00E47489">
        <w:rPr>
          <w:color w:val="000000" w:themeColor="text1"/>
        </w:rPr>
        <w:t xml:space="preserv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611EC217" w14:textId="4E1511C9" w:rsidR="00E47489" w:rsidRPr="00C10232" w:rsidRDefault="00CF56B2" w:rsidP="00C10232">
      <w:pPr>
        <w:rPr>
          <w:rFonts w:ascii="Calibri" w:hAnsi="Calibri" w:cs="Calibri"/>
          <w:noProof/>
          <w:lang w:val="en-US"/>
        </w:rPr>
      </w:pPr>
      <w:r w:rsidRPr="00C10232">
        <w:rPr>
          <w:rFonts w:ascii="Calibri" w:hAnsi="Calibri" w:cs="Calibri"/>
          <w:noProof/>
          <w:lang w:val="en-US"/>
        </w:rPr>
        <w:t>Chollet, F. (201</w:t>
      </w:r>
      <w:r w:rsidR="0015127D" w:rsidRPr="00C10232">
        <w:rPr>
          <w:rFonts w:ascii="Calibri" w:hAnsi="Calibri" w:cs="Calibri"/>
          <w:noProof/>
          <w:lang w:val="en-US"/>
        </w:rPr>
        <w:t>7) ‘Deep Learning with Python’, Manning Publications</w:t>
      </w:r>
    </w:p>
    <w:p w14:paraId="6EDCFDBE" w14:textId="67354922" w:rsidR="0015127D" w:rsidRPr="00C10232" w:rsidRDefault="0015127D" w:rsidP="00C10232">
      <w:pPr>
        <w:rPr>
          <w:rFonts w:ascii="Calibri" w:hAnsi="Calibri" w:cs="Calibri"/>
          <w:noProof/>
          <w:lang w:val="en-US"/>
        </w:rPr>
      </w:pPr>
      <w:r w:rsidRPr="00C10232">
        <w:rPr>
          <w:rFonts w:ascii="Calibri" w:hAnsi="Calibri" w:cs="Calibri"/>
          <w:noProof/>
          <w:lang w:val="en-US"/>
        </w:rPr>
        <w:t xml:space="preserve">Duckett, J., Ruppert, G. and Moore, J. (2014) ‘JavaScript and JQuery’, John Wiley </w:t>
      </w:r>
      <w:r w:rsidR="00CF56B2" w:rsidRPr="00C10232">
        <w:rPr>
          <w:rFonts w:ascii="Calibri" w:hAnsi="Calibri" w:cs="Calibri"/>
          <w:noProof/>
          <w:lang w:val="en-US"/>
        </w:rPr>
        <w:t>&amp;</w:t>
      </w:r>
      <w:r w:rsidRPr="00C10232">
        <w:rPr>
          <w:rFonts w:ascii="Calibri" w:hAnsi="Calibri" w:cs="Calibri"/>
          <w:noProof/>
          <w:lang w:val="en-US"/>
        </w:rPr>
        <w:t xml:space="preserve"> So</w:t>
      </w:r>
      <w:r w:rsidR="00CF56B2" w:rsidRPr="00C10232">
        <w:rPr>
          <w:rFonts w:ascii="Calibri" w:hAnsi="Calibri" w:cs="Calibri"/>
          <w:noProof/>
          <w:lang w:val="en-US"/>
        </w:rPr>
        <w:t>ns</w:t>
      </w:r>
    </w:p>
    <w:p w14:paraId="709901FF" w14:textId="325A7F2D" w:rsidR="00157E1E" w:rsidRDefault="0015127D" w:rsidP="0015127D">
      <w:pPr>
        <w:rPr>
          <w:rFonts w:ascii="Calibri" w:hAnsi="Calibri" w:cs="Calibri"/>
          <w:noProof/>
          <w:lang w:val="en-US"/>
        </w:rPr>
      </w:pPr>
      <w:r w:rsidRPr="00C10232">
        <w:rPr>
          <w:rFonts w:ascii="Calibri" w:hAnsi="Calibri" w:cs="Calibri"/>
          <w:noProof/>
          <w:lang w:val="en-US"/>
        </w:rPr>
        <w:t>Grinberg, M. (2014) ‘Flask Web Development’, O’Reilly.</w:t>
      </w:r>
    </w:p>
    <w:p w14:paraId="54CDB797" w14:textId="77777777" w:rsidR="00157E1E" w:rsidRDefault="00157E1E">
      <w:pPr>
        <w:rPr>
          <w:rFonts w:ascii="Calibri" w:hAnsi="Calibri" w:cs="Calibri"/>
          <w:noProof/>
          <w:lang w:val="en-US"/>
        </w:rPr>
      </w:pPr>
      <w:r>
        <w:rPr>
          <w:rFonts w:ascii="Calibri" w:hAnsi="Calibri" w:cs="Calibri"/>
          <w:noProof/>
          <w:lang w:val="en-US"/>
        </w:rPr>
        <w:br w:type="page"/>
      </w:r>
    </w:p>
    <w:p w14:paraId="3FC597F3" w14:textId="65E07943" w:rsidR="006F14DB" w:rsidRPr="00FE6F9D" w:rsidRDefault="00E57931" w:rsidP="00FE6F9D">
      <w:pPr>
        <w:pStyle w:val="Heading1"/>
      </w:pPr>
      <w:bookmarkStart w:id="149" w:name="_Toc524688870"/>
      <w:r>
        <w:lastRenderedPageBreak/>
        <w:t xml:space="preserve">Appendix A: </w:t>
      </w:r>
      <w:r w:rsidR="006F14DB" w:rsidRPr="00FE6F9D">
        <w:t>User Manual</w:t>
      </w:r>
      <w:bookmarkEnd w:id="149"/>
    </w:p>
    <w:p w14:paraId="1A6315FB" w14:textId="4A568225" w:rsidR="006F14DB" w:rsidRDefault="006F14DB" w:rsidP="00F92BF3"/>
    <w:p w14:paraId="73CB9949" w14:textId="7DDB5850" w:rsidR="00B40A17" w:rsidRDefault="00B40A17" w:rsidP="00B40A17">
      <w:pPr>
        <w:pStyle w:val="Heading2"/>
      </w:pPr>
      <w:bookmarkStart w:id="150" w:name="_Toc524688871"/>
      <w:r>
        <w:t>Data pipeline manual</w:t>
      </w:r>
      <w:bookmarkEnd w:id="150"/>
    </w:p>
    <w:p w14:paraId="62D7F44A" w14:textId="11C3A536" w:rsidR="00B40A17" w:rsidRDefault="00B40A17" w:rsidP="00B40A17"/>
    <w:p w14:paraId="38E2F0C5" w14:textId="3AD3D814"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rsidR="002C6533">
        <w:t>12</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51" w:name="_Toc524688872"/>
      <w:r>
        <w:t>Simple-GUI Manual</w:t>
      </w:r>
      <w:bookmarkEnd w:id="151"/>
    </w:p>
    <w:p w14:paraId="31BC8617" w14:textId="2870EF1B" w:rsidR="00B40A17" w:rsidRDefault="00B40A17" w:rsidP="00B40A17"/>
    <w:p w14:paraId="0F91B4FB" w14:textId="1FE0EFFE"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2C6533">
        <w:t xml:space="preserve">Figure </w:t>
      </w:r>
      <w:r w:rsidR="002C6533">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2C6533">
        <w:t xml:space="preserve">Figure </w:t>
      </w:r>
      <w:r w:rsidR="002C6533">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2C6533">
        <w:t xml:space="preserve">Figure </w:t>
      </w:r>
      <w:r w:rsidR="002C6533">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60909" cy="2820940"/>
                    </a:xfrm>
                    <a:prstGeom prst="rect">
                      <a:avLst/>
                    </a:prstGeom>
                  </pic:spPr>
                </pic:pic>
              </a:graphicData>
            </a:graphic>
          </wp:inline>
        </w:drawing>
      </w:r>
    </w:p>
    <w:p w14:paraId="3FCD80DB" w14:textId="74302DA8" w:rsidR="008634AB" w:rsidRDefault="008634AB" w:rsidP="008634AB">
      <w:pPr>
        <w:pStyle w:val="Caption"/>
      </w:pPr>
      <w:bookmarkStart w:id="152" w:name="_Ref522795067"/>
      <w:bookmarkStart w:id="153" w:name="_Toc52468880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2</w:t>
      </w:r>
      <w:r w:rsidR="00A571E0">
        <w:rPr>
          <w:noProof/>
        </w:rPr>
        <w:fldChar w:fldCharType="end"/>
      </w:r>
      <w:bookmarkEnd w:id="152"/>
      <w:r>
        <w:t xml:space="preserve"> Simple-GUI index page</w:t>
      </w:r>
      <w:bookmarkEnd w:id="153"/>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63703" cy="2430998"/>
                    </a:xfrm>
                    <a:prstGeom prst="rect">
                      <a:avLst/>
                    </a:prstGeom>
                  </pic:spPr>
                </pic:pic>
              </a:graphicData>
            </a:graphic>
          </wp:inline>
        </w:drawing>
      </w:r>
    </w:p>
    <w:p w14:paraId="15317DC0" w14:textId="20E7AD5F" w:rsidR="006F5BB3" w:rsidRDefault="006F5BB3" w:rsidP="006F5BB3">
      <w:pPr>
        <w:pStyle w:val="Caption"/>
      </w:pPr>
      <w:bookmarkStart w:id="154" w:name="_Ref522795131"/>
      <w:bookmarkStart w:id="155" w:name="_Toc5246888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3</w:t>
      </w:r>
      <w:r w:rsidR="00A571E0">
        <w:rPr>
          <w:noProof/>
        </w:rPr>
        <w:fldChar w:fldCharType="end"/>
      </w:r>
      <w:bookmarkEnd w:id="154"/>
      <w:r>
        <w:t xml:space="preserve"> Simple-GUI date page</w:t>
      </w:r>
      <w:bookmarkEnd w:id="155"/>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4304665"/>
                    </a:xfrm>
                    <a:prstGeom prst="rect">
                      <a:avLst/>
                    </a:prstGeom>
                  </pic:spPr>
                </pic:pic>
              </a:graphicData>
            </a:graphic>
          </wp:inline>
        </w:drawing>
      </w:r>
    </w:p>
    <w:p w14:paraId="165BE632" w14:textId="18929197" w:rsidR="00157E1E" w:rsidRDefault="006F5BB3" w:rsidP="006F5BB3">
      <w:pPr>
        <w:pStyle w:val="Caption"/>
      </w:pPr>
      <w:bookmarkStart w:id="156" w:name="_Ref522795193"/>
      <w:bookmarkStart w:id="157" w:name="_Toc5246888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4</w:t>
      </w:r>
      <w:r w:rsidR="00A571E0">
        <w:rPr>
          <w:noProof/>
        </w:rPr>
        <w:fldChar w:fldCharType="end"/>
      </w:r>
      <w:bookmarkEnd w:id="156"/>
      <w:r>
        <w:t xml:space="preserve"> Simple-GUI debate page with an annotated paragraph.</w:t>
      </w:r>
      <w:bookmarkEnd w:id="157"/>
    </w:p>
    <w:p w14:paraId="6274EF0B" w14:textId="77777777" w:rsidR="00157E1E" w:rsidRDefault="00157E1E">
      <w:pPr>
        <w:rPr>
          <w:i/>
          <w:iCs/>
          <w:color w:val="44546A" w:themeColor="text2"/>
          <w:sz w:val="18"/>
          <w:szCs w:val="18"/>
        </w:rPr>
      </w:pPr>
      <w:r>
        <w:br w:type="page"/>
      </w:r>
    </w:p>
    <w:p w14:paraId="592531E8" w14:textId="56B0C14B" w:rsidR="00EA355D" w:rsidRDefault="007923F8" w:rsidP="00EA355D">
      <w:pPr>
        <w:pStyle w:val="Heading1"/>
      </w:pPr>
      <w:bookmarkStart w:id="158" w:name="_Ref521568652"/>
      <w:bookmarkStart w:id="159" w:name="_Toc524688873"/>
      <w:r>
        <w:lastRenderedPageBreak/>
        <w:t xml:space="preserve">Appendix </w:t>
      </w:r>
      <w:r w:rsidR="00E57931">
        <w:t>B</w:t>
      </w:r>
      <w:r w:rsidR="00EA355D">
        <w:t>: List of Invoke tasks</w:t>
      </w:r>
      <w:bookmarkEnd w:id="158"/>
      <w:bookmarkEnd w:id="159"/>
    </w:p>
    <w:p w14:paraId="77203656" w14:textId="29D18A10" w:rsidR="00EA355D" w:rsidRDefault="00EA355D" w:rsidP="00EA355D"/>
    <w:p w14:paraId="524C3573" w14:textId="5A8F5D21" w:rsidR="003A581C" w:rsidRDefault="007A6FF9" w:rsidP="00EA355D">
      <w:r>
        <w:fldChar w:fldCharType="begin"/>
      </w:r>
      <w:r>
        <w:instrText xml:space="preserve"> REF _Ref522269834 \h </w:instrText>
      </w:r>
      <w:r>
        <w:fldChar w:fldCharType="separate"/>
      </w:r>
      <w:r w:rsidR="002C6533">
        <w:t xml:space="preserve">Table </w:t>
      </w:r>
      <w:r w:rsidR="002C6533">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739B56EB" w:rsidR="00EA355D" w:rsidRDefault="00EA355D" w:rsidP="00EA355D">
      <w:pPr>
        <w:pStyle w:val="Caption"/>
        <w:keepNext/>
      </w:pPr>
      <w:bookmarkStart w:id="160" w:name="_Ref522269834"/>
      <w:bookmarkStart w:id="161" w:name="_Toc524688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10</w:t>
      </w:r>
      <w:r w:rsidR="00416EE0">
        <w:rPr>
          <w:noProof/>
        </w:rPr>
        <w:fldChar w:fldCharType="end"/>
      </w:r>
      <w:bookmarkEnd w:id="160"/>
      <w:r>
        <w:t xml:space="preserve"> List of Invoke tasks used to drive the pipeline</w:t>
      </w:r>
      <w:bookmarkEnd w:id="16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69B67DEB"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2C6533">
              <w:t>5.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lastRenderedPageBreak/>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1F81EEAD"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2C6533">
              <w:t>5.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6F30E49B"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2C6533">
              <w:t>5.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lastRenderedPageBreak/>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 xml:space="preserve">Only do post-processing, data cleansing tasks on people data, to assist with </w:t>
            </w:r>
            <w:r>
              <w:lastRenderedPageBreak/>
              <w:t>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lastRenderedPageBreak/>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17FFD951" w:rsidR="00D75AF0" w:rsidRPr="00D75AF0" w:rsidRDefault="007923F8" w:rsidP="00D75AF0">
      <w:pPr>
        <w:pStyle w:val="Heading1"/>
      </w:pPr>
      <w:bookmarkStart w:id="162" w:name="_Ref521578620"/>
      <w:bookmarkStart w:id="163" w:name="_Toc524688874"/>
      <w:r>
        <w:t xml:space="preserve">Appendix </w:t>
      </w:r>
      <w:r w:rsidR="00E57931">
        <w:t>C</w:t>
      </w:r>
      <w:r w:rsidR="004B3D94">
        <w:t xml:space="preserve">: </w:t>
      </w:r>
      <w:r w:rsidR="00D75AF0">
        <w:t>What’s My Work</w:t>
      </w:r>
      <w:bookmarkEnd w:id="162"/>
      <w:bookmarkEnd w:id="163"/>
    </w:p>
    <w:p w14:paraId="0A3859DF" w14:textId="21DD47D0" w:rsidR="00E778AB" w:rsidRDefault="00E778AB"/>
    <w:p w14:paraId="4118C96F" w14:textId="3C97059C" w:rsidR="005100AB" w:rsidRDefault="00F122E9">
      <w:r>
        <w:t xml:space="preserve">As this project </w:t>
      </w:r>
      <w:r w:rsidR="008A4BA8">
        <w:t>embeds Nur Lan’s Keras model,</w:t>
      </w:r>
      <w:r>
        <w:t xml:space="preserve"> </w:t>
      </w:r>
      <w:r>
        <w:fldChar w:fldCharType="begin"/>
      </w:r>
      <w:r>
        <w:instrText xml:space="preserve"> REF _Ref522796412 \h </w:instrText>
      </w:r>
      <w:r>
        <w:fldChar w:fldCharType="separate"/>
      </w:r>
      <w:r w:rsidR="002C6533">
        <w:t xml:space="preserve">Table </w:t>
      </w:r>
      <w:r w:rsidR="002C6533">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3D8DE84F" w:rsidR="00F122E9" w:rsidRDefault="00F122E9" w:rsidP="00F122E9">
      <w:pPr>
        <w:pStyle w:val="Caption"/>
        <w:keepNext/>
      </w:pPr>
      <w:bookmarkStart w:id="164" w:name="_Ref522796412"/>
      <w:bookmarkStart w:id="165" w:name="_Toc524688818"/>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2C6533">
        <w:rPr>
          <w:noProof/>
        </w:rPr>
        <w:t>11</w:t>
      </w:r>
      <w:r w:rsidR="00A571E0">
        <w:rPr>
          <w:noProof/>
        </w:rPr>
        <w:fldChar w:fldCharType="end"/>
      </w:r>
      <w:bookmarkEnd w:id="164"/>
      <w:r>
        <w:t xml:space="preserve"> List of source code with author</w:t>
      </w:r>
      <w:bookmarkEnd w:id="165"/>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lastRenderedPageBreak/>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lastRenderedPageBreak/>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lastRenderedPageBreak/>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40D8808C" w:rsidR="00157E1E" w:rsidRDefault="00157E1E"/>
    <w:p w14:paraId="4CC85CDD" w14:textId="77777777" w:rsidR="00157E1E" w:rsidRDefault="00157E1E">
      <w:r>
        <w:br w:type="page"/>
      </w:r>
    </w:p>
    <w:p w14:paraId="3C64B958" w14:textId="47C72F4B" w:rsidR="007923F8" w:rsidRDefault="007923F8" w:rsidP="007923F8">
      <w:pPr>
        <w:pStyle w:val="Heading1"/>
      </w:pPr>
      <w:bookmarkStart w:id="166" w:name="_Ref521061060"/>
      <w:bookmarkStart w:id="167" w:name="_Toc524688875"/>
      <w:r w:rsidRPr="00FE6F9D">
        <w:lastRenderedPageBreak/>
        <w:t>Appendix</w:t>
      </w:r>
      <w:r>
        <w:t xml:space="preserve"> </w:t>
      </w:r>
      <w:r w:rsidR="00E57931">
        <w:t>D</w:t>
      </w:r>
      <w:r w:rsidRPr="00FE6F9D">
        <w:t>: Code</w:t>
      </w:r>
      <w:bookmarkEnd w:id="166"/>
      <w:bookmarkEnd w:id="167"/>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68" w:name="_Toc524688876"/>
      <w:r>
        <w:t>t</w:t>
      </w:r>
      <w:r w:rsidR="00284012">
        <w:t>asks.py</w:t>
      </w:r>
      <w:bookmarkEnd w:id="168"/>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lastRenderedPageBreak/>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17309895" w:rsidR="00BC35A9" w:rsidRDefault="00BC35A9" w:rsidP="00BC35A9"/>
    <w:p w14:paraId="3E5A46CC" w14:textId="285AE291" w:rsidR="00E8732B" w:rsidRDefault="00E8732B" w:rsidP="00BC35A9"/>
    <w:p w14:paraId="41B2A214" w14:textId="527D09B3" w:rsidR="00E8732B" w:rsidRDefault="00E8732B" w:rsidP="00BC35A9">
      <w:r>
        <w:t>@task</w:t>
      </w:r>
    </w:p>
    <w:p w14:paraId="21E9F05F" w14:textId="7ACEB476" w:rsidR="00E8732B" w:rsidRDefault="00E8732B" w:rsidP="00BC35A9">
      <w:r>
        <w:t>def hansard_process_for_date(ctx, date):</w:t>
      </w:r>
    </w:p>
    <w:p w14:paraId="66EE0A00" w14:textId="526D5A83" w:rsidR="00E8732B" w:rsidRDefault="00E8732B" w:rsidP="00BC35A9">
      <w:r>
        <w:t xml:space="preserve">        p</w:t>
      </w:r>
      <w:r w:rsidRPr="00E8732B">
        <w:t>reprocessing.process_hansard_directory("hansard_gathering/raw_hansard_data/{}".format(date))</w:t>
      </w:r>
    </w:p>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lastRenderedPageBreak/>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69" w:name="_Toc524688877"/>
      <w:r>
        <w:t>config_util/config_parser.py</w:t>
      </w:r>
      <w:bookmarkEnd w:id="16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70" w:name="_Toc524688878"/>
      <w:r>
        <w:t>hansard_gathering/chunk.py</w:t>
      </w:r>
      <w:bookmarkEnd w:id="17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lastRenderedPageBreak/>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lastRenderedPageBreak/>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71" w:name="_Toc524688879"/>
      <w:r>
        <w:t>hansard_gathering/driver.py</w:t>
      </w:r>
      <w:bookmarkEnd w:id="171"/>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lastRenderedPageBreak/>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lastRenderedPageBreak/>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lastRenderedPageBreak/>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lastRenderedPageBreak/>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t xml:space="preserve">                prefixes[content_type][1],</w:t>
      </w:r>
    </w:p>
    <w:p w14:paraId="6CC1BBB6" w14:textId="275FF229" w:rsidR="00E778AB" w:rsidRDefault="00B82098" w:rsidP="00B82098">
      <w:r>
        <w:t xml:space="preserve">                text.split('=')[1].split('.')[0])</w:t>
      </w:r>
    </w:p>
    <w:p w14:paraId="1F921E84" w14:textId="697785C2" w:rsidR="00A424A4" w:rsidRDefault="00284012" w:rsidP="00284012">
      <w:pPr>
        <w:pStyle w:val="Heading2"/>
      </w:pPr>
      <w:bookmarkStart w:id="172" w:name="_Toc524688880"/>
      <w:r>
        <w:t>hansard_gathering/filesystem.py</w:t>
      </w:r>
      <w:bookmarkEnd w:id="17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lastRenderedPageBreak/>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73" w:name="_Toc524688881"/>
      <w:r>
        <w:t>hansard_gathering/interpolate.py</w:t>
      </w:r>
      <w:bookmarkEnd w:id="17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lastRenderedPageBreak/>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lastRenderedPageBreak/>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74" w:name="_Toc524688882"/>
      <w:r>
        <w:t>hansard_gathering/numerify.py</w:t>
      </w:r>
      <w:bookmarkEnd w:id="17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lastRenderedPageBreak/>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lastRenderedPageBreak/>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75" w:name="_Toc524688883"/>
      <w:r>
        <w:t>hansard_gathering/preprocessing.py</w:t>
      </w:r>
      <w:bookmarkEnd w:id="175"/>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526C3EDA" w:rsidR="007B1ECF" w:rsidRDefault="007B1ECF" w:rsidP="007B1ECF">
      <w:r>
        <w:t>def process_hansard_directory(dir_path):</w:t>
      </w:r>
    </w:p>
    <w:p w14:paraId="1DB41BAC" w14:textId="7F0DEE48" w:rsidR="00721550" w:rsidRDefault="00721550" w:rsidP="007B1ECF">
      <w:r>
        <w:t xml:space="preserve">    </w:t>
      </w:r>
      <w:r w:rsidRPr="00721550">
        <w:t>print("Processing Hansard directory {}".format(dir_path))</w:t>
      </w:r>
    </w:p>
    <w:p w14:paraId="41889529" w14:textId="547B3AF6" w:rsidR="007B1ECF" w:rsidRDefault="007B1ECF" w:rsidP="007B1ECF">
      <w:r>
        <w:t xml:space="preserve">    for _file in glob.glob("{dir_path}/*.xml".format(dir_path=dir_path)):</w:t>
      </w:r>
    </w:p>
    <w:p w14:paraId="1691E47C" w14:textId="202CEC2B" w:rsidR="00721550" w:rsidRDefault="00721550" w:rsidP="007B1ECF">
      <w:r>
        <w:t xml:space="preserve">        </w:t>
      </w:r>
      <w:r w:rsidRPr="00721550">
        <w:t>print("Found file {}".format(_file))</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lastRenderedPageBreak/>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76" w:name="_Toc524688884"/>
      <w:r>
        <w:t>keras_character_based_ner/src/matt/alphabet_management.py</w:t>
      </w:r>
      <w:bookmarkEnd w:id="17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77" w:name="_Toc524688885"/>
      <w:r>
        <w:t>keras_character_based_ner/src/matt/dataset_hashing.py</w:t>
      </w:r>
      <w:bookmarkEnd w:id="17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lastRenderedPageBreak/>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lastRenderedPageBreak/>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78" w:name="_Toc524688886"/>
      <w:r>
        <w:t>keras_character_based_ner/src/matt/eval.py</w:t>
      </w:r>
      <w:bookmarkEnd w:id="17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lastRenderedPageBreak/>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lastRenderedPageBreak/>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lastRenderedPageBreak/>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79" w:name="_Toc524688887"/>
      <w:r>
        <w:t>keras_character_based_ner/src/matt/file_management.py</w:t>
      </w:r>
      <w:bookmarkEnd w:id="17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lastRenderedPageBreak/>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lastRenderedPageBreak/>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lastRenderedPageBreak/>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80" w:name="_Toc524688888"/>
      <w:r>
        <w:t>keras_character_based_ner/src/matt/history.py</w:t>
      </w:r>
      <w:bookmarkEnd w:id="18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lastRenderedPageBreak/>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lastRenderedPageBreak/>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81" w:name="_Toc524688889"/>
      <w:r>
        <w:t>keras_character_based_ner/src/matt/minify_dataset.py</w:t>
      </w:r>
      <w:bookmarkEnd w:id="18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lastRenderedPageBreak/>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82" w:name="_Toc524688890"/>
      <w:r>
        <w:t>keras_character_based_ner/src/matt/model_integration.py</w:t>
      </w:r>
      <w:bookmarkEnd w:id="18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lastRenderedPageBreak/>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lastRenderedPageBreak/>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lastRenderedPageBreak/>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lastRenderedPageBreak/>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lastRenderedPageBreak/>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83" w:name="_Toc524688891"/>
      <w:r>
        <w:t>keras_character_based_ner/src/matt/persist.py</w:t>
      </w:r>
      <w:bookmarkEnd w:id="18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lastRenderedPageBreak/>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lastRenderedPageBreak/>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84" w:name="_Toc524688892"/>
      <w:r>
        <w:t>keras_character_based_ner/src/matt/predict.py</w:t>
      </w:r>
      <w:bookmarkEnd w:id="18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lastRenderedPageBreak/>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85" w:name="_Toc524688893"/>
      <w:r>
        <w:t>keras_character_based_ner/src/matt/train.py</w:t>
      </w:r>
      <w:bookmarkEnd w:id="185"/>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lastRenderedPageBreak/>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lastRenderedPageBreak/>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lastRenderedPageBreak/>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86" w:name="_Toc524688894"/>
      <w:r>
        <w:t>ne_data_gathering/companies.py</w:t>
      </w:r>
      <w:bookmarkEnd w:id="186"/>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lastRenderedPageBreak/>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lastRenderedPageBreak/>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87" w:name="_Toc524688895"/>
      <w:r>
        <w:t>ne_data_gathering/people.py</w:t>
      </w:r>
      <w:bookmarkEnd w:id="187"/>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lastRenderedPageBreak/>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lastRenderedPageBreak/>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88" w:name="_Toc524688896"/>
      <w:r>
        <w:t>ne_data_gathering/places.py</w:t>
      </w:r>
      <w:bookmarkEnd w:id="188"/>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189" w:name="_Toc524688897"/>
      <w:r>
        <w:t>ne_data_gathering/util.py</w:t>
      </w:r>
      <w:bookmarkEnd w:id="189"/>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lastRenderedPageBreak/>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lastRenderedPageBreak/>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190" w:name="_Toc524688898"/>
      <w:r>
        <w:t>simple_gui/simple_gui.py</w:t>
      </w:r>
      <w:bookmarkEnd w:id="190"/>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2BF5B0D5" w:rsidR="00FC504B" w:rsidRPr="00FC504B" w:rsidRDefault="00E03A85" w:rsidP="00E03A85">
      <w:r>
        <w:t xml:space="preserve">    app.run(</w:t>
      </w:r>
      <w:r w:rsidR="00721550">
        <w:t xml:space="preserve">host=0.0.0.0, </w:t>
      </w:r>
      <w:r>
        <w:t>load_dotenv=False, debug=True, port=5000, threaded=True)</w:t>
      </w:r>
    </w:p>
    <w:p w14:paraId="75F1417D" w14:textId="6840F7A0" w:rsidR="00C51ED5" w:rsidRDefault="00C51ED5" w:rsidP="00C51ED5">
      <w:pPr>
        <w:pStyle w:val="Heading2"/>
      </w:pPr>
      <w:bookmarkStart w:id="191" w:name="_Toc524688899"/>
      <w:r>
        <w:t>simple_gui/util.py</w:t>
      </w:r>
      <w:bookmarkEnd w:id="191"/>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lastRenderedPageBreak/>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192" w:name="_Toc524688900"/>
      <w:r>
        <w:t>simple_gui/static/</w:t>
      </w:r>
      <w:r w:rsidRPr="00C51ED5">
        <w:t>char-ner.js</w:t>
      </w:r>
      <w:bookmarkEnd w:id="192"/>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lastRenderedPageBreak/>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193" w:name="_Toc524688901"/>
      <w:r>
        <w:t>simple_gui/static/style.css</w:t>
      </w:r>
      <w:bookmarkEnd w:id="193"/>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194" w:name="_Toc524688902"/>
      <w:r>
        <w:t>simple_gui/templates/date.html</w:t>
      </w:r>
      <w:bookmarkEnd w:id="194"/>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195" w:name="_Toc524688903"/>
      <w:r>
        <w:t>simple_gui/templates/debate.html</w:t>
      </w:r>
      <w:bookmarkEnd w:id="195"/>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lastRenderedPageBreak/>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196" w:name="_Toc524688904"/>
      <w:r>
        <w:t>simple_gui/templates/index.html</w:t>
      </w:r>
      <w:bookmarkEnd w:id="196"/>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bookmarkStart w:id="197" w:name="_Toc524688905"/>
      <w:r>
        <w:t>test/test_chunk.py</w:t>
      </w:r>
      <w:bookmarkEnd w:id="197"/>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lastRenderedPageBreak/>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198" w:name="_Toc524688906"/>
      <w:r>
        <w:t>test/test_companies.py</w:t>
      </w:r>
      <w:bookmarkEnd w:id="19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199" w:name="_Toc524688907"/>
      <w:r>
        <w:t>test/test_interpolate.py</w:t>
      </w:r>
      <w:bookmarkEnd w:id="199"/>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lastRenderedPageBreak/>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00" w:name="_Toc524688908"/>
      <w:r>
        <w:t>test/test_matt.py</w:t>
      </w:r>
      <w:bookmarkEnd w:id="20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lastRenderedPageBreak/>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01" w:name="_Toc524688909"/>
      <w:r>
        <w:t>test/test_model_integration.py</w:t>
      </w:r>
      <w:bookmarkEnd w:id="20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bookmarkStart w:id="202" w:name="_Toc524688910"/>
      <w:r>
        <w:t>test/test_preprocessing.py</w:t>
      </w:r>
      <w:bookmarkEnd w:id="202"/>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03" w:name="_Toc524688911"/>
      <w:r>
        <w:t>test/test_simple_gui_util.py</w:t>
      </w:r>
      <w:bookmarkEnd w:id="203"/>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lastRenderedPageBreak/>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04" w:name="_Toc524688912"/>
      <w:r>
        <w:t>test/test_util.py</w:t>
      </w:r>
      <w:bookmarkEnd w:id="204"/>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40"/>
      <w:footerReference w:type="default" r:id="rId4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F9CE4" w14:textId="77777777" w:rsidR="00877906" w:rsidRDefault="00877906" w:rsidP="00540C85">
      <w:r>
        <w:separator/>
      </w:r>
    </w:p>
  </w:endnote>
  <w:endnote w:type="continuationSeparator" w:id="0">
    <w:p w14:paraId="254284F9" w14:textId="77777777" w:rsidR="00877906" w:rsidRDefault="0087790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6262FC74" w:rsidR="000E4493" w:rsidRDefault="000E4493"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1</w:t>
        </w:r>
        <w:r>
          <w:rPr>
            <w:rStyle w:val="PageNumber"/>
          </w:rPr>
          <w:fldChar w:fldCharType="end"/>
        </w:r>
      </w:p>
    </w:sdtContent>
  </w:sdt>
  <w:p w14:paraId="129625EE" w14:textId="77777777" w:rsidR="000E4493" w:rsidRDefault="000E4493"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0E4493" w:rsidRDefault="000E4493"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0E4493" w:rsidRDefault="000E4493"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E6815" w14:textId="77777777" w:rsidR="00877906" w:rsidRDefault="00877906" w:rsidP="00540C85">
      <w:r>
        <w:separator/>
      </w:r>
    </w:p>
  </w:footnote>
  <w:footnote w:type="continuationSeparator" w:id="0">
    <w:p w14:paraId="0EA69ADB" w14:textId="77777777" w:rsidR="00877906" w:rsidRDefault="00877906" w:rsidP="00540C85">
      <w:r>
        <w:continuationSeparator/>
      </w:r>
    </w:p>
  </w:footnote>
  <w:footnote w:id="1">
    <w:p w14:paraId="4602AC36" w14:textId="08BEFC74" w:rsidR="000E4493" w:rsidRDefault="000E449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21E7AC42" w:rsidR="000E4493" w:rsidRDefault="000E449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4CF4D467" w:rsidR="000E4493" w:rsidRDefault="000E449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6785507A" w:rsidR="000E4493" w:rsidRDefault="000E449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006D4917" w:rsidR="000E4493" w:rsidRDefault="000E449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7B99B8FD" w:rsidR="000E4493" w:rsidRDefault="000E449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0E4493" w:rsidRDefault="000E4493">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76FF0A6E" w:rsidR="000E4493" w:rsidRDefault="000E4493">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9">
    <w:p w14:paraId="3537A20F" w14:textId="2580A3D4" w:rsidR="000E4493" w:rsidRDefault="000E4493">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10">
    <w:p w14:paraId="3C17A417" w14:textId="52B66372" w:rsidR="000E4493" w:rsidRDefault="000E4493">
      <w:pPr>
        <w:pStyle w:val="FootnoteText"/>
      </w:pPr>
      <w:r>
        <w:rPr>
          <w:rStyle w:val="FootnoteReference"/>
        </w:rPr>
        <w:footnoteRef/>
      </w:r>
      <w:r>
        <w:t xml:space="preserve"> At least, all Hansard debates available via the TheyWorkForYou API, which goes back to the year 1919 and covers the House of Commons.</w:t>
      </w:r>
    </w:p>
  </w:footnote>
  <w:footnote w:id="11">
    <w:p w14:paraId="50256F16" w14:textId="5319CBD0" w:rsidR="000E4493" w:rsidRDefault="000E4493">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1FACD590" w:rsidR="000E4493" w:rsidRDefault="000E4493">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4489B779" w:rsidR="000E4493" w:rsidRDefault="000E4493">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725085B4" w:rsidR="000E4493" w:rsidRDefault="000E4493">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626480C" w:rsidR="000E4493" w:rsidRDefault="000E4493">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55A6BF5D" w:rsidR="000E4493" w:rsidRDefault="000E4493">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790825CD" w:rsidR="000E4493" w:rsidRDefault="000E4493">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489F3391" w:rsidR="000E4493" w:rsidRDefault="000E4493">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1E8A1287" w:rsidR="000E4493" w:rsidRDefault="000E4493">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31F57825" w:rsidR="000E4493" w:rsidRDefault="000E4493">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0E4493" w:rsidRDefault="000E4493"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0E4493" w:rsidRDefault="000E4493"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30691C76" w:rsidR="000E4493" w:rsidRDefault="000E4493">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6</w:t>
      </w:r>
      <w:r>
        <w:fldChar w:fldCharType="end"/>
      </w:r>
      <w:r>
        <w:t xml:space="preserve"> for a description of this dataset.</w:t>
      </w:r>
    </w:p>
  </w:footnote>
  <w:footnote w:id="24">
    <w:p w14:paraId="64A19235" w14:textId="4B75BAB3" w:rsidR="000E4493" w:rsidRDefault="000E4493"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7E884B14" w:rsidR="000E4493" w:rsidRDefault="000E4493">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4DB5273D" w:rsidR="000E4493" w:rsidRDefault="000E4493">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39AF3B6F" w:rsidR="000E4493" w:rsidRDefault="000E4493"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0E4493" w:rsidRDefault="000E4493">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0A28"/>
    <w:rsid w:val="00006FA9"/>
    <w:rsid w:val="000075A1"/>
    <w:rsid w:val="000152B8"/>
    <w:rsid w:val="000155BF"/>
    <w:rsid w:val="00015A62"/>
    <w:rsid w:val="00015B2D"/>
    <w:rsid w:val="00017388"/>
    <w:rsid w:val="000177A8"/>
    <w:rsid w:val="0002029C"/>
    <w:rsid w:val="00021B45"/>
    <w:rsid w:val="000221BA"/>
    <w:rsid w:val="00022855"/>
    <w:rsid w:val="0002714D"/>
    <w:rsid w:val="00027876"/>
    <w:rsid w:val="00032250"/>
    <w:rsid w:val="00036548"/>
    <w:rsid w:val="000401DD"/>
    <w:rsid w:val="000409F7"/>
    <w:rsid w:val="00041EBA"/>
    <w:rsid w:val="000426C1"/>
    <w:rsid w:val="0004418E"/>
    <w:rsid w:val="00044F3A"/>
    <w:rsid w:val="0004720F"/>
    <w:rsid w:val="00047364"/>
    <w:rsid w:val="00050DB2"/>
    <w:rsid w:val="00052A54"/>
    <w:rsid w:val="00052B12"/>
    <w:rsid w:val="00052CB8"/>
    <w:rsid w:val="00055418"/>
    <w:rsid w:val="00056A8B"/>
    <w:rsid w:val="000573CE"/>
    <w:rsid w:val="0006349A"/>
    <w:rsid w:val="0007234A"/>
    <w:rsid w:val="00077A43"/>
    <w:rsid w:val="00081F39"/>
    <w:rsid w:val="000870FB"/>
    <w:rsid w:val="000907DB"/>
    <w:rsid w:val="000935FA"/>
    <w:rsid w:val="0009543C"/>
    <w:rsid w:val="00096B6E"/>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D6AAB"/>
    <w:rsid w:val="000E2A8A"/>
    <w:rsid w:val="000E4493"/>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57E1E"/>
    <w:rsid w:val="001602FF"/>
    <w:rsid w:val="0017547C"/>
    <w:rsid w:val="00175D7B"/>
    <w:rsid w:val="0018336D"/>
    <w:rsid w:val="00190B3C"/>
    <w:rsid w:val="001916B4"/>
    <w:rsid w:val="0019174A"/>
    <w:rsid w:val="00193A5D"/>
    <w:rsid w:val="00193AAE"/>
    <w:rsid w:val="00197A17"/>
    <w:rsid w:val="001A4702"/>
    <w:rsid w:val="001A4C8B"/>
    <w:rsid w:val="001B0D77"/>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156"/>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92BC9"/>
    <w:rsid w:val="002B28E4"/>
    <w:rsid w:val="002B3AA2"/>
    <w:rsid w:val="002B6BDE"/>
    <w:rsid w:val="002B763F"/>
    <w:rsid w:val="002B79DB"/>
    <w:rsid w:val="002C09EA"/>
    <w:rsid w:val="002C2B6B"/>
    <w:rsid w:val="002C2CA4"/>
    <w:rsid w:val="002C4540"/>
    <w:rsid w:val="002C6533"/>
    <w:rsid w:val="002D2A3C"/>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6824"/>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56634"/>
    <w:rsid w:val="00360B22"/>
    <w:rsid w:val="00364C27"/>
    <w:rsid w:val="003651E6"/>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2F42"/>
    <w:rsid w:val="004055EF"/>
    <w:rsid w:val="00411853"/>
    <w:rsid w:val="00411C8A"/>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5B28"/>
    <w:rsid w:val="0045645E"/>
    <w:rsid w:val="00456B75"/>
    <w:rsid w:val="004579FC"/>
    <w:rsid w:val="00465353"/>
    <w:rsid w:val="00471A18"/>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3C0C"/>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4611C"/>
    <w:rsid w:val="00550799"/>
    <w:rsid w:val="00552FC8"/>
    <w:rsid w:val="00554024"/>
    <w:rsid w:val="00554758"/>
    <w:rsid w:val="005564F8"/>
    <w:rsid w:val="00557602"/>
    <w:rsid w:val="00561904"/>
    <w:rsid w:val="0056340C"/>
    <w:rsid w:val="00565D47"/>
    <w:rsid w:val="005740DB"/>
    <w:rsid w:val="00577B66"/>
    <w:rsid w:val="005821CD"/>
    <w:rsid w:val="005848ED"/>
    <w:rsid w:val="00584AE6"/>
    <w:rsid w:val="00584F16"/>
    <w:rsid w:val="00585C7A"/>
    <w:rsid w:val="005870F2"/>
    <w:rsid w:val="00590453"/>
    <w:rsid w:val="005907F0"/>
    <w:rsid w:val="005A1106"/>
    <w:rsid w:val="005A2A2F"/>
    <w:rsid w:val="005A2D19"/>
    <w:rsid w:val="005A40D0"/>
    <w:rsid w:val="005A4174"/>
    <w:rsid w:val="005A5188"/>
    <w:rsid w:val="005A5795"/>
    <w:rsid w:val="005A7521"/>
    <w:rsid w:val="005A7E3B"/>
    <w:rsid w:val="005B0648"/>
    <w:rsid w:val="005B2133"/>
    <w:rsid w:val="005B380A"/>
    <w:rsid w:val="005B544A"/>
    <w:rsid w:val="005C0347"/>
    <w:rsid w:val="005C385D"/>
    <w:rsid w:val="005C4926"/>
    <w:rsid w:val="005D0957"/>
    <w:rsid w:val="005D39EE"/>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5EE0"/>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1550"/>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2732"/>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47408"/>
    <w:rsid w:val="0085388D"/>
    <w:rsid w:val="0085749D"/>
    <w:rsid w:val="008634AB"/>
    <w:rsid w:val="00872E55"/>
    <w:rsid w:val="008760A4"/>
    <w:rsid w:val="0087771D"/>
    <w:rsid w:val="00877906"/>
    <w:rsid w:val="00880B62"/>
    <w:rsid w:val="008837AB"/>
    <w:rsid w:val="00884B08"/>
    <w:rsid w:val="00887A21"/>
    <w:rsid w:val="00891BC9"/>
    <w:rsid w:val="0089379E"/>
    <w:rsid w:val="0089684E"/>
    <w:rsid w:val="00896DEC"/>
    <w:rsid w:val="008A1715"/>
    <w:rsid w:val="008A1C64"/>
    <w:rsid w:val="008A4561"/>
    <w:rsid w:val="008A4778"/>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07AB4"/>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221"/>
    <w:rsid w:val="00962FDB"/>
    <w:rsid w:val="00963A38"/>
    <w:rsid w:val="00965EAF"/>
    <w:rsid w:val="00967B52"/>
    <w:rsid w:val="00967DB0"/>
    <w:rsid w:val="00971195"/>
    <w:rsid w:val="00972B17"/>
    <w:rsid w:val="00972D3C"/>
    <w:rsid w:val="00974C59"/>
    <w:rsid w:val="00980511"/>
    <w:rsid w:val="00980766"/>
    <w:rsid w:val="00982D8F"/>
    <w:rsid w:val="009859BA"/>
    <w:rsid w:val="009871F6"/>
    <w:rsid w:val="009911B3"/>
    <w:rsid w:val="009925EA"/>
    <w:rsid w:val="00996E5F"/>
    <w:rsid w:val="00997E54"/>
    <w:rsid w:val="009A1389"/>
    <w:rsid w:val="009A2E00"/>
    <w:rsid w:val="009A365A"/>
    <w:rsid w:val="009A3770"/>
    <w:rsid w:val="009B4D0F"/>
    <w:rsid w:val="009B5BF6"/>
    <w:rsid w:val="009C05BD"/>
    <w:rsid w:val="009C3C88"/>
    <w:rsid w:val="009C76D8"/>
    <w:rsid w:val="009C7B80"/>
    <w:rsid w:val="009D408A"/>
    <w:rsid w:val="009D60D9"/>
    <w:rsid w:val="009D7092"/>
    <w:rsid w:val="009E0565"/>
    <w:rsid w:val="009E0DB0"/>
    <w:rsid w:val="009E5BF2"/>
    <w:rsid w:val="009E6780"/>
    <w:rsid w:val="009F0913"/>
    <w:rsid w:val="00A003EC"/>
    <w:rsid w:val="00A004B3"/>
    <w:rsid w:val="00A01CF5"/>
    <w:rsid w:val="00A04264"/>
    <w:rsid w:val="00A15D5F"/>
    <w:rsid w:val="00A25397"/>
    <w:rsid w:val="00A3134B"/>
    <w:rsid w:val="00A34810"/>
    <w:rsid w:val="00A35AF1"/>
    <w:rsid w:val="00A40E34"/>
    <w:rsid w:val="00A424A4"/>
    <w:rsid w:val="00A43EFF"/>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3376"/>
    <w:rsid w:val="00A9582F"/>
    <w:rsid w:val="00AA073C"/>
    <w:rsid w:val="00AA1A20"/>
    <w:rsid w:val="00AA3C1A"/>
    <w:rsid w:val="00AA473A"/>
    <w:rsid w:val="00AC087E"/>
    <w:rsid w:val="00AC0C71"/>
    <w:rsid w:val="00AC2C13"/>
    <w:rsid w:val="00AC72C6"/>
    <w:rsid w:val="00AC765F"/>
    <w:rsid w:val="00AC7C18"/>
    <w:rsid w:val="00AD188F"/>
    <w:rsid w:val="00AD58F4"/>
    <w:rsid w:val="00AD7F31"/>
    <w:rsid w:val="00AE0B12"/>
    <w:rsid w:val="00AE592A"/>
    <w:rsid w:val="00AF1440"/>
    <w:rsid w:val="00AF7C82"/>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3A4E"/>
    <w:rsid w:val="00B6499E"/>
    <w:rsid w:val="00B64DF6"/>
    <w:rsid w:val="00B65F16"/>
    <w:rsid w:val="00B6642C"/>
    <w:rsid w:val="00B67038"/>
    <w:rsid w:val="00B67612"/>
    <w:rsid w:val="00B706D9"/>
    <w:rsid w:val="00B72AB4"/>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0232"/>
    <w:rsid w:val="00C11E0D"/>
    <w:rsid w:val="00C12281"/>
    <w:rsid w:val="00C12C88"/>
    <w:rsid w:val="00C15B43"/>
    <w:rsid w:val="00C1779D"/>
    <w:rsid w:val="00C17C8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4AC9"/>
    <w:rsid w:val="00C65491"/>
    <w:rsid w:val="00C705A4"/>
    <w:rsid w:val="00C71376"/>
    <w:rsid w:val="00C71440"/>
    <w:rsid w:val="00C72F33"/>
    <w:rsid w:val="00C814DD"/>
    <w:rsid w:val="00C81B46"/>
    <w:rsid w:val="00C83350"/>
    <w:rsid w:val="00C83AB7"/>
    <w:rsid w:val="00C91848"/>
    <w:rsid w:val="00C92F13"/>
    <w:rsid w:val="00C935D0"/>
    <w:rsid w:val="00C93CF2"/>
    <w:rsid w:val="00C9416A"/>
    <w:rsid w:val="00C949A8"/>
    <w:rsid w:val="00CA3654"/>
    <w:rsid w:val="00CA3D7F"/>
    <w:rsid w:val="00CA7065"/>
    <w:rsid w:val="00CA77F7"/>
    <w:rsid w:val="00CB05E2"/>
    <w:rsid w:val="00CB1C8E"/>
    <w:rsid w:val="00CB47C3"/>
    <w:rsid w:val="00CB6E7C"/>
    <w:rsid w:val="00CC5BFD"/>
    <w:rsid w:val="00CC5E62"/>
    <w:rsid w:val="00CD06DA"/>
    <w:rsid w:val="00CD2BF6"/>
    <w:rsid w:val="00CD44D6"/>
    <w:rsid w:val="00CD776C"/>
    <w:rsid w:val="00CE38F3"/>
    <w:rsid w:val="00CF2FC8"/>
    <w:rsid w:val="00CF56B2"/>
    <w:rsid w:val="00CF5B79"/>
    <w:rsid w:val="00CF5D56"/>
    <w:rsid w:val="00CF6720"/>
    <w:rsid w:val="00D025B4"/>
    <w:rsid w:val="00D05CE3"/>
    <w:rsid w:val="00D061B5"/>
    <w:rsid w:val="00D146A5"/>
    <w:rsid w:val="00D15A75"/>
    <w:rsid w:val="00D17099"/>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A4"/>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25A0"/>
    <w:rsid w:val="00DE5111"/>
    <w:rsid w:val="00DE653D"/>
    <w:rsid w:val="00DF4CA4"/>
    <w:rsid w:val="00DF57A8"/>
    <w:rsid w:val="00DF5B2B"/>
    <w:rsid w:val="00DF68F0"/>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931"/>
    <w:rsid w:val="00E57D4E"/>
    <w:rsid w:val="00E64D33"/>
    <w:rsid w:val="00E67CD5"/>
    <w:rsid w:val="00E71B69"/>
    <w:rsid w:val="00E71DDF"/>
    <w:rsid w:val="00E724E6"/>
    <w:rsid w:val="00E72884"/>
    <w:rsid w:val="00E761ED"/>
    <w:rsid w:val="00E762CF"/>
    <w:rsid w:val="00E76742"/>
    <w:rsid w:val="00E778AB"/>
    <w:rsid w:val="00E81084"/>
    <w:rsid w:val="00E86415"/>
    <w:rsid w:val="00E8732B"/>
    <w:rsid w:val="00E913E8"/>
    <w:rsid w:val="00E929BE"/>
    <w:rsid w:val="00E95AC3"/>
    <w:rsid w:val="00EA004D"/>
    <w:rsid w:val="00EA1A16"/>
    <w:rsid w:val="00EA355D"/>
    <w:rsid w:val="00EA3BAC"/>
    <w:rsid w:val="00EA5D58"/>
    <w:rsid w:val="00EA6076"/>
    <w:rsid w:val="00EB19F3"/>
    <w:rsid w:val="00EB2FAB"/>
    <w:rsid w:val="00EC1C33"/>
    <w:rsid w:val="00EC203E"/>
    <w:rsid w:val="00EC5B22"/>
    <w:rsid w:val="00EC5FFC"/>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82B42"/>
    <w:rsid w:val="00F913B6"/>
    <w:rsid w:val="00F92BF3"/>
    <w:rsid w:val="00F942ED"/>
    <w:rsid w:val="00F952CB"/>
    <w:rsid w:val="00F95818"/>
    <w:rsid w:val="00F97063"/>
    <w:rsid w:val="00F97731"/>
    <w:rsid w:val="00F97924"/>
    <w:rsid w:val="00FA36AC"/>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0701">
      <w:bodyDiv w:val="1"/>
      <w:marLeft w:val="0"/>
      <w:marRight w:val="0"/>
      <w:marTop w:val="0"/>
      <w:marBottom w:val="0"/>
      <w:divBdr>
        <w:top w:val="none" w:sz="0" w:space="0" w:color="auto"/>
        <w:left w:val="none" w:sz="0" w:space="0" w:color="auto"/>
        <w:bottom w:val="none" w:sz="0" w:space="0" w:color="auto"/>
        <w:right w:val="none" w:sz="0" w:space="0" w:color="auto"/>
      </w:divBdr>
    </w:div>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38678197">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850996428">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992182203">
      <w:bodyDiv w:val="1"/>
      <w:marLeft w:val="0"/>
      <w:marRight w:val="0"/>
      <w:marTop w:val="0"/>
      <w:marBottom w:val="0"/>
      <w:divBdr>
        <w:top w:val="none" w:sz="0" w:space="0" w:color="auto"/>
        <w:left w:val="none" w:sz="0" w:space="0" w:color="auto"/>
        <w:bottom w:val="none" w:sz="0" w:space="0" w:color="auto"/>
        <w:right w:val="none" w:sz="0" w:space="0" w:color="auto"/>
      </w:divBdr>
    </w:div>
    <w:div w:id="101260685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1146132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package" Target="embeddings/Microsoft_Word_Document.docx"/><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package" Target="embeddings/Microsoft_Word_Document1.docx"/><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image" Target="media/image13.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Microsoft_Word_97_-_2004_Document1.doc"/><Relationship Id="rId23" Type="http://schemas.openxmlformats.org/officeDocument/2006/relationships/package" Target="embeddings/Microsoft_Word_Document2.docx"/><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file:////Users/mralph/bbk/masters_project/docs/REP_RalphM_CS.docx" TargetMode="Externa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2C77-0F46-81C1-DE3D8CA22A08}"/>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37037-EAC6-6F4A-80AA-8817B8FBA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1</TotalTime>
  <Pages>120</Pages>
  <Words>30842</Words>
  <Characters>175806</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6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852</cp:revision>
  <cp:lastPrinted>2018-09-14T10:44:00Z</cp:lastPrinted>
  <dcterms:created xsi:type="dcterms:W3CDTF">2018-07-11T07:25:00Z</dcterms:created>
  <dcterms:modified xsi:type="dcterms:W3CDTF">2018-09-14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